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083719C" w:rsidR="0033480C" w:rsidRDefault="00615502"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78807E84" w:rsidR="0033480C" w:rsidRDefault="00615502"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50BF58D4" w:rsidR="0033480C" w:rsidRDefault="00615502"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6C0B213A" w:rsidR="0033480C" w:rsidRDefault="00615502"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515B6072" w:rsidR="00FC158F" w:rsidRPr="0033480C" w:rsidRDefault="00FC158F" w:rsidP="00172AC1">
      <w:pPr>
        <w:pStyle w:val="Abstract"/>
        <w:jc w:val="center"/>
      </w:pPr>
      <w:r>
        <w:fldChar w:fldCharType="begin"/>
      </w:r>
      <w:r>
        <w:instrText xml:space="preserve"> DATE \@ "d-MMM-yy" </w:instrText>
      </w:r>
      <w:r>
        <w:fldChar w:fldCharType="separate"/>
      </w:r>
      <w:r w:rsidR="00615502">
        <w:rPr>
          <w:noProof/>
        </w:rPr>
        <w:t>20-Sep-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72212DCF" w:rsidR="005F5841" w:rsidRPr="00172AC1" w:rsidRDefault="00EB6E01" w:rsidP="00172AC1">
      <w:pPr>
        <w:pStyle w:val="Abstract"/>
      </w:pPr>
      <w:r>
        <w:t xml:space="preserve">We study the </w:t>
      </w:r>
      <w:r w:rsidR="00C07269">
        <w:t xml:space="preserve">institutional impact left-leaning populist regimes have in Latin America. </w:t>
      </w:r>
      <w:r w:rsidR="00E27F15">
        <w:t xml:space="preserve">Looking at left-leaning populist regimes in Argentina, Bolivia, Ecuador, Nicaragua, and Venezuela, </w:t>
      </w:r>
      <w:proofErr w:type="gramStart"/>
      <w:r w:rsidR="00C07269">
        <w:t>We</w:t>
      </w:r>
      <w:proofErr w:type="gramEnd"/>
      <w:r w:rsidR="00C07269">
        <w:t xml:space="preserve"> find that these </w:t>
      </w:r>
      <w:r w:rsidR="0086205D">
        <w:t>types</w:t>
      </w:r>
      <w:r w:rsidR="00C07269">
        <w:t xml:space="preserve"> of populist regime</w:t>
      </w:r>
      <w:r w:rsidR="0086205D">
        <w:t>s</w:t>
      </w:r>
      <w:r w:rsidR="00C07269">
        <w:t xml:space="preserve"> impose a </w:t>
      </w:r>
      <w:r w:rsidR="00B820EF">
        <w:t>significant</w:t>
      </w:r>
      <w:r w:rsidR="00C07269">
        <w:t xml:space="preserve"> deterioration on the liberal-democracy </w:t>
      </w:r>
      <w:r w:rsidR="0086205D">
        <w:t xml:space="preserve">institutional quality of their countries. </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2A4C0001" w:rsidR="00FC158F" w:rsidRPr="000379BB" w:rsidRDefault="00FC158F" w:rsidP="00FC158F">
      <w:r w:rsidRPr="000379BB">
        <w:t xml:space="preserve">JEL Codes: </w:t>
      </w:r>
      <w:r w:rsidR="0099279E">
        <w:t xml:space="preserve">P40, </w:t>
      </w:r>
      <w:r w:rsidR="000E7EAC">
        <w:t xml:space="preserve">O54,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78BBA448" w:rsidR="00F17075" w:rsidRDefault="00C158A8" w:rsidP="00F9541B">
      <w:r>
        <w:t>W</w:t>
      </w:r>
      <w:r w:rsidR="00310773" w:rsidRPr="00310773">
        <w:t>e investigate the impact of left-leaning durable populism in Latin America on liberal democra</w:t>
      </w:r>
      <w:r w:rsidR="006E3AD5">
        <w:t>tic</w:t>
      </w:r>
      <w:r w:rsidR="00310773">
        <w:t xml:space="preserve"> institutions</w:t>
      </w:r>
      <w:r w:rsidR="00310773" w:rsidRPr="00310773">
        <w:t xml:space="preserve">. We define liberal democracy as a system of institutions </w:t>
      </w:r>
      <w:r w:rsidR="00260875">
        <w:t>safeguarding</w:t>
      </w:r>
      <w:r w:rsidR="00310773" w:rsidRPr="00310773">
        <w:t xml:space="preserve"> individual and minority rights against state tyranny or majority rule. The media, policy networks, and academic literature have argued that populism </w:t>
      </w:r>
      <w:r w:rsidR="00260875">
        <w:t>threatens</w:t>
      </w:r>
      <w:r w:rsidR="00310773" w:rsidRPr="00310773">
        <w:t xml:space="preserve"> </w:t>
      </w:r>
      <w:r w:rsidR="00457673">
        <w:t>liberal democracy</w:t>
      </w:r>
      <w:r w:rsidR="00310773">
        <w:t xml:space="preserve"> institutions</w:t>
      </w:r>
      <w:r w:rsidR="00310773" w:rsidRPr="00310773">
        <w:t xml:space="preserve"> </w:t>
      </w:r>
      <w:r w:rsidR="008D1FFF">
        <w:fldChar w:fldCharType="begin"/>
      </w:r>
      <w:r w:rsidR="00046769">
        <w:instrText xml:space="preserve"> ADDIN ZOTERO_ITEM CSL_CITATION {"citationID":"0olZN1e6","properties":{"formattedCitation":"(Casas-Zamora, 2023; Houle &amp; Kenny, 2018; Ludwig, 2022)","plainCitation":"(Casas-Zamora, 2023; Houle &amp; Kenny, 2018; Ludwig, 2022)","noteIndex":0},"citationItems":[{"id":1977,"uris":["http://zotero.org/users/5299515/items/VDYCDFU4"],"itemData":{"id":1977,"type":"article-magazine","container-title":"The New York Times","title":"Look at Latin America. This is How Democracies Die","author":[{"family":"Casas-Zamora","given":"K."}],"issued":{"date-parts":[["2023"]]}}},{"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1967,"uris":["http://zotero.org/users/5299515/items/BYUT94Y4"],"itemData":{"id":1967,"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00310773" w:rsidRPr="00310773">
        <w:t>. Our focus is on left-leaning populist regimes, as they have been more prevalent in</w:t>
      </w:r>
      <w:r w:rsidR="003A6DE5">
        <w:t xml:space="preserve"> Latin America</w:t>
      </w:r>
      <w:r w:rsidR="00310773" w:rsidRPr="00310773">
        <w:t xml:space="preserve"> during the early 21st century </w:t>
      </w:r>
      <w:r w:rsidR="00955948">
        <w:t>than</w:t>
      </w:r>
      <w:r w:rsidR="00310773" w:rsidRPr="00310773">
        <w:t xml:space="preserve"> right-wing populism.</w:t>
      </w:r>
    </w:p>
    <w:p w14:paraId="388A68FF" w14:textId="3F9179E3"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046769">
        <w:instrText xml:space="preserve"> ADDIN ZOTERO_ITEM CSL_CITATION {"citationID":"RSzBPeiw","properties":{"formattedCitation":"(2014)","plainCitation":"(2014)","noteIndex":0},"citationItems":[{"id":1978,"uris":["http://zotero.org/users/5299515/items/MHFA2DIN"],"itemData":{"id":1978,"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 xml:space="preserve">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w:t>
      </w:r>
      <w:r w:rsidR="0078109F">
        <w:t>“charges of administrative irregularities, corruptions, terrorism, and geno</w:t>
      </w:r>
      <w:r w:rsidR="00C650EA">
        <w:t xml:space="preserve">cide against numerous opposition politicians” </w:t>
      </w:r>
      <w:r w:rsidR="00700102">
        <w:fldChar w:fldCharType="begin"/>
      </w:r>
      <w:r w:rsidR="00046769">
        <w:instrText xml:space="preserve"> ADDIN ZOTERO_ITEM CSL_CITATION {"citationID":"sgcrxJPF","properties":{"formattedCitation":"(Weyland, 2013, p. 23)","plainCitation":"(Weyland, 2013, p. 23)","noteIndex":0},"citationItems":[{"id":1264,"uris":["http://zotero.org/users/5299515/items/LFYC84TT"],"itemData":{"id":1264,"type":"article-journal","container-title":"Journal of Democracy","issue":"3","note":"Citation Key: Weyland2013","page":"18-32","title":"Latin America's Authoritarian Drift","volume":"24","author":[{"family":"Weyland","given":"Kurt"}],"issued":{"date-parts":[["2013"]]}},"locator":"23","label":"page"}],"schema":"https://github.com/citation-style-language/schema/raw/master/csl-citation.json"} </w:instrText>
      </w:r>
      <w:r w:rsidR="00700102">
        <w:fldChar w:fldCharType="separate"/>
      </w:r>
      <w:r w:rsidR="00DE1DAA" w:rsidRPr="00DE1DAA">
        <w:t>(Weyland, 2013, p. 2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046769">
        <w:instrText xml:space="preserve"> ADDIN ZOTERO_ITEM CSL_CITATION {"citationID":"lKDzjbym","properties":{"formattedCitation":"(Pallais, 2009)","plainCitation":"(Pallais, 2009)","noteIndex":0},"citationItems":[{"id":1971,"uris":["http://zotero.org/users/5299515/items/VQ3YGAXH"],"itemData":{"id":1971,"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04676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1976,"uris":["http://zotero.org/users/5299515/items/6NEZV674"],"itemData":{"id":1976,"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lastRenderedPageBreak/>
        <w:t>These examples make it evident why populism is perceived as a threat to the republican institutions that serve as checks on democratically elected officials. However, institutional 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0576BA5E"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046769">
        <w:instrText xml:space="preserve"> ADDIN ZOTERO_ITEM CSL_CITATION {"citationID":"SNEgVKsC","properties":{"formattedCitation":"(Cachanosky &amp; Padilla, 2020; Houle &amp; Kenny, 2018)","plainCitation":"(Cachanosky &amp; Padilla, 2020; Houle &amp; Kenny, 2018)","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046769">
        <w:instrText xml:space="preserve"> ADDIN ZOTERO_ITEM CSL_CITATION {"citationID":"DmUbSmDZ","properties":{"formattedCitation":"(Riker, 1982)","plainCitation":"(Riker, 1982)","noteIndex":0},"citationItems":[{"id":1703,"uris":["http://zotero.org/users/5299515/items/QW3FJ2YX"],"itemData":{"id":1703,"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046769">
        <w:instrText xml:space="preserve"> ADDIN ZOTERO_ITEM CSL_CITATION {"citationID":"1TP4C2Aj","properties":{"formattedCitation":"(Kaufman &amp; Stallings, 1991)","plainCitation":"(Kaufman &amp; Stallings, 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57888">
        <w:t>our</w:t>
      </w:r>
      <w:r w:rsidRPr="007E3086">
        <w:t xml:space="preserve"> question, we need to examine what would have occurred in each country if a populist leader had not ascended to power.</w:t>
      </w:r>
    </w:p>
    <w:p w14:paraId="1A84C3A4" w14:textId="6C44405A" w:rsidR="005E3886" w:rsidRDefault="00646524" w:rsidP="007A5D7F">
      <w:r w:rsidRPr="00646524">
        <w:t xml:space="preserve">To identify the causal effect of populism on institutions, we rely on </w:t>
      </w:r>
      <w:r w:rsidR="0035437F">
        <w:t>a</w:t>
      </w:r>
      <w:r w:rsidRPr="00646524">
        <w:t xml:space="preserve"> synthetic control </w:t>
      </w:r>
      <w:r w:rsidR="0035437F">
        <w:t>analysis</w:t>
      </w:r>
      <w:r w:rsidRPr="00646524">
        <w:t xml:space="preserve"> (SC</w:t>
      </w:r>
      <w:r w:rsidR="0035437F">
        <w:t>A</w:t>
      </w:r>
      <w:r w:rsidRPr="00646524">
        <w:t>)</w:t>
      </w:r>
      <w:r w:rsidR="00A772DC">
        <w:t xml:space="preserve"> </w:t>
      </w:r>
      <w:r w:rsidR="00A772DC">
        <w:fldChar w:fldCharType="begin"/>
      </w:r>
      <w:r w:rsidR="00046769">
        <w:instrText xml:space="preserve"> ADDIN ZOTERO_ITEM CSL_CITATION {"citationID":"3JJQpQns","properties":{"formattedCitation":"(Abadie, 2021; Abadie et al., 2015; Abadie &amp; Gardeazabal, 2003)","plainCitation":"(Abadie, 2021; Abadie et al., 2015; Abadie &amp; Gardeazabal, 2003)","noteIndex":0},"citationItems":[{"id":1989,"uris":["http://zotero.org/users/5299515/items/WV7DL975"],"itemData":{"id":1989,"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30,"uris":["http://zotero.org/users/5299515/items/GTUFDDYI"],"itemData":{"id":130,"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xml:space="preserve">. Consequently, we can estimate the causal effect of </w:t>
      </w:r>
      <w:r w:rsidRPr="00646524">
        <w:lastRenderedPageBreak/>
        <w:t>populism on liberal democra</w:t>
      </w:r>
      <w:r w:rsidR="006E3AD5">
        <w:t>tic</w:t>
      </w:r>
      <w:r w:rsidRPr="00646524">
        <w:t xml:space="preserve"> institutions by calculating the difference between the synthetic counterfactual and the actual treated country following the populist episode.</w:t>
      </w:r>
    </w:p>
    <w:p w14:paraId="6290278F" w14:textId="67C29BFB" w:rsidR="007A5D7F" w:rsidRDefault="008B7131" w:rsidP="007A5D7F">
      <w:r w:rsidRPr="008B7131">
        <w:t>Drawing on previous studies</w:t>
      </w:r>
      <w:r w:rsidR="00BC55AF">
        <w:t xml:space="preserve"> </w:t>
      </w:r>
      <w:r w:rsidR="00BC55AF">
        <w:fldChar w:fldCharType="begin"/>
      </w:r>
      <w:r w:rsidR="00046769">
        <w:instrText xml:space="preserve"> ADDIN ZOTERO_ITEM CSL_CITATION {"citationID":"HZUQClUI","properties":{"formattedCitation":"(Absher et al., 2020; Bastos et al., 2023; Cachanosky &amp; Padilla, 2020)","plainCitation":"(Absher et al., 2020; Bastos et al., 2023; Cachanosky &amp; Padilla, 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w:t>
      </w:r>
      <w:r w:rsidR="00B820EF">
        <w:t xml:space="preserve">e.g.: </w:t>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w:t>
      </w:r>
      <w:r w:rsidR="00E17D3D">
        <w:t xml:space="preserve"> presidencies</w:t>
      </w:r>
      <w:r w:rsidRPr="008B7131">
        <w:t xml:space="preserve"> in Argentina (2003-2015); Evo Morales in Bolivia (2006-2019); Rafael Correa in Ecuador (2007-2016); Daniel Ortega in Nicaragua (2007-present); and Hugo Chávez and Nicolás Maduro in Venezuela (1999-</w:t>
      </w:r>
      <w:r w:rsidR="00002DA3">
        <w:t>present</w:t>
      </w:r>
      <w:r w:rsidRPr="008B7131">
        <w:t xml:space="preserve">). For each of these countries, we estimate a </w:t>
      </w:r>
      <w:r w:rsidR="007F27DA">
        <w:t>liberal-democracy</w:t>
      </w:r>
      <w:r w:rsidR="00047D67">
        <w:t xml:space="preserve"> index</w:t>
      </w:r>
      <w:r w:rsidR="007F27DA">
        <w:t xml:space="preserve"> </w:t>
      </w:r>
      <w:r w:rsidRPr="008B7131">
        <w:t>synthetic counterfactual.</w:t>
      </w:r>
    </w:p>
    <w:p w14:paraId="1D678926" w14:textId="25EF1B75" w:rsidR="00ED5370" w:rsidRDefault="00555638" w:rsidP="00315741">
      <w:r>
        <w:t>We find that in all five cases there is an economic and statistically significant negative institutional effect</w:t>
      </w:r>
      <w:r w:rsidR="00406987">
        <w:t xml:space="preserve"> as captured by V-Dem’s liberal democracy index. Furthermore, the effect is not only significant, </w:t>
      </w:r>
      <w:r w:rsidR="000C37F8">
        <w:t>but it also</w:t>
      </w:r>
      <w:r w:rsidR="00406987">
        <w:t xml:space="preserve"> </w:t>
      </w:r>
      <w:r w:rsidR="00847516">
        <w:t>depicts</w:t>
      </w:r>
      <w:r w:rsidR="00406987">
        <w:t xml:space="preserve"> divergent path</w:t>
      </w:r>
      <w:r w:rsidR="00847516">
        <w:t xml:space="preserve">s; </w:t>
      </w:r>
      <w:r w:rsidR="00457673">
        <w:t>all</w:t>
      </w:r>
      <w:r w:rsidR="00406987">
        <w:t xml:space="preserve"> counterfactuals indicate that the institutional environment of these countries would have increased, </w:t>
      </w:r>
      <w:r w:rsidR="00457673">
        <w:t xml:space="preserve">while </w:t>
      </w:r>
      <w:r w:rsidR="000C37F8">
        <w:t xml:space="preserve">left-leaning populist regimes produced a marked descend in the institutional environment. </w:t>
      </w:r>
    </w:p>
    <w:p w14:paraId="50217DB5" w14:textId="039C474A"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054E3BF2"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046769">
        <w:instrText xml:space="preserve"> ADDIN ZOTERO_ITEM CSL_CITATION {"citationID":"P9WgyYtF","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w:t>
      </w:r>
      <w:r w:rsidRPr="00EF099D">
        <w:lastRenderedPageBreak/>
        <w:t xml:space="preserve">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04729737" w:rsidR="00D7173E" w:rsidRDefault="00D7173E" w:rsidP="00A650FB">
      <w:r w:rsidRPr="00D7173E">
        <w:t xml:space="preserve">Contrary to a simplistic interpretation of populist discourse, which suggests that democracy improves </w:t>
      </w:r>
      <w:r w:rsidR="00B820EF">
        <w:t xml:space="preserve">under populism </w:t>
      </w:r>
      <w:r w:rsidRPr="00D7173E">
        <w:t xml:space="preserve">by aligning </w:t>
      </w:r>
      <w:r w:rsidR="00B820EF">
        <w:t>policies to</w:t>
      </w:r>
      <w:r w:rsidR="00B820EF" w:rsidRPr="00D7173E">
        <w:t xml:space="preserve"> </w:t>
      </w:r>
      <w:r w:rsidRPr="00D7173E">
        <w:t>the will of the people, the reality is quite different. As Seligson</w:t>
      </w:r>
      <w:r w:rsidR="008336C7">
        <w:t xml:space="preserve"> </w:t>
      </w:r>
      <w:r w:rsidR="008336C7">
        <w:fldChar w:fldCharType="begin"/>
      </w:r>
      <w:r w:rsidR="00046769">
        <w:instrText xml:space="preserve"> ADDIN ZOTERO_ITEM CSL_CITATION {"citationID":"8au4N7xR","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 xml:space="preserve">al </w:t>
      </w:r>
      <w:r w:rsidR="00457673">
        <w:t>checks</w:t>
      </w:r>
      <w:r>
        <w:t xml:space="preserve"> and balances</w:t>
      </w:r>
      <w:r w:rsidRPr="00D7173E">
        <w:t xml:space="preserve">. De la Torre </w:t>
      </w:r>
      <w:r w:rsidR="008336C7">
        <w:fldChar w:fldCharType="begin"/>
      </w:r>
      <w:r w:rsidR="00046769">
        <w:instrText xml:space="preserve"> ADDIN ZOTERO_ITEM CSL_CITATION {"citationID":"XqtMb6iv","properties":{"formattedCitation":"(2016)","plainCitation":"(2016)","noteIndex":0},"citationItems":[{"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w:t>
      </w:r>
      <w:r w:rsidR="00847D6A">
        <w:t>á</w:t>
      </w:r>
      <w:r w:rsidRPr="00D7173E">
        <w:t xml:space="preserve">vez famously stated, </w:t>
      </w:r>
      <w:r>
        <w:t>“</w:t>
      </w:r>
      <w:r w:rsidRPr="00D7173E">
        <w:t>You are not going to reelect Ch</w:t>
      </w:r>
      <w:r w:rsidR="00847D6A">
        <w:t>á</w:t>
      </w:r>
      <w:r w:rsidRPr="00D7173E">
        <w:t>vez really, you are going to reelect yourselves. The people will reelect the people. Ch</w:t>
      </w:r>
      <w:r w:rsidR="00847D6A">
        <w:t>á</w:t>
      </w:r>
      <w:r w:rsidRPr="00D7173E">
        <w:t>vez is nothing but an instrument of the people</w:t>
      </w:r>
      <w:r>
        <w:t>”</w:t>
      </w:r>
      <w:r w:rsidRPr="00D7173E">
        <w:t xml:space="preserve"> </w:t>
      </w:r>
      <w:r w:rsidR="00AE0B47">
        <w:fldChar w:fldCharType="begin"/>
      </w:r>
      <w:r w:rsidR="00046769">
        <w:instrText xml:space="preserve"> ADDIN ZOTERO_ITEM CSL_CITATION {"citationID":"s25bZJOZ","properties":{"formattedCitation":"(quoted in Friedman, 2017)","plainCitation":"(quoted in Friedman, 2017)","noteIndex":0},"citationItems":[{"id":2032,"uris":["http://zotero.org/users/5299515/items/XCM8VH4E"],"itemData":{"id":2032,"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B820EF">
        <w:t>, which often include</w:t>
      </w:r>
      <w:r w:rsidR="002B315C">
        <w:t xml:space="preserve"> extreme rent extraction</w:t>
      </w:r>
      <w:r w:rsidRPr="00D7173E">
        <w:t>.</w:t>
      </w:r>
    </w:p>
    <w:p w14:paraId="4192AED3" w14:textId="77777777" w:rsidR="00457673" w:rsidRDefault="001B4EAB" w:rsidP="005F7E5F">
      <w:r w:rsidRPr="001B4EAB">
        <w:t xml:space="preserve">However, the ability of Latin American populists to bypass the constraints of liberal democracy can be attributed to the weak institutional environment, which provides fertile ground </w:t>
      </w:r>
      <w:r w:rsidRPr="001B4EAB">
        <w:lastRenderedPageBreak/>
        <w:t xml:space="preserve">for populism to thrive. Kaufman and Stallings </w:t>
      </w:r>
      <w:r w:rsidR="003C3948">
        <w:fldChar w:fldCharType="begin"/>
      </w:r>
      <w:r w:rsidR="00046769">
        <w:instrText xml:space="preserve"> ADDIN ZOTERO_ITEM CSL_CITATION {"citationID":"2943InL5","properties":{"formattedCitation":"(1991)","plainCitation":"(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w:t>
      </w:r>
      <w:r w:rsidR="002B315C">
        <w:t xml:space="preserve">coalition </w:t>
      </w:r>
      <w:r w:rsidRPr="001B4EAB">
        <w:t xml:space="preserve">fragility, the institutional environment in the region promotes social conflict. Sachs </w:t>
      </w:r>
      <w:r w:rsidR="0051675E">
        <w:fldChar w:fldCharType="begin"/>
      </w:r>
      <w:r w:rsidR="00046769">
        <w:instrText xml:space="preserve"> ADDIN ZOTERO_ITEM CSL_CITATION {"citationID":"2TxCtN2Q","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w:t>
      </w:r>
    </w:p>
    <w:p w14:paraId="21312341" w14:textId="73A950EE" w:rsidR="001B4EAB" w:rsidRDefault="001B4EAB" w:rsidP="005F7E5F">
      <w:r w:rsidRPr="001B4EAB">
        <w:t xml:space="preserve">This observation has led to various avenues of research. </w:t>
      </w:r>
      <w:r w:rsidR="00F16168" w:rsidRPr="001B4EAB">
        <w:t xml:space="preserve">Sachs </w:t>
      </w:r>
      <w:r w:rsidR="00F16168">
        <w:fldChar w:fldCharType="begin"/>
      </w:r>
      <w:r w:rsidR="00046769">
        <w:instrText xml:space="preserve"> ADDIN ZOTERO_ITEM CSL_CITATION {"citationID":"2SQgo9Gu","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046769">
        <w:instrText xml:space="preserve"> ADDIN ZOTERO_ITEM CSL_CITATION {"citationID":"7sJs4ye6","properties":{"formattedCitation":"(1990)","plainCitation":"(1990)","noteIndex":0},"citationItems":[{"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046769">
        <w:instrText xml:space="preserve"> ADDIN ZOTERO_ITEM CSL_CITATION {"citationID":"EvnirTje","properties":{"formattedCitation":"(2018, p. 196)","plainCitation":"(2018, p. 196)","noteIndex":0},"citationItems":[{"id":1702,"uris":["http://zotero.org/users/5299515/items/66PJPC7T"],"itemData":{"id":1702,"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3B1FDAD8"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inequality but find no evidence of greater redistribution efforts under populist governments compared to non-populist ones. Strobl et al. </w:t>
      </w:r>
      <w:r w:rsidR="00E54142">
        <w:fldChar w:fldCharType="begin"/>
      </w:r>
      <w:r w:rsidR="00046769">
        <w:instrText xml:space="preserve"> ADDIN ZOTERO_ITEM CSL_CITATION {"citationID":"JtsrtLob","properties":{"formattedCitation":"(2023)","plainCitation":"(2023)","noteIndex":0},"citationItems":[{"id":1968,"uris":["http://zotero.org/users/5299515/items/ZRT7JCTL"],"itemData":{"id":1968,"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046769">
        <w:instrText xml:space="preserve"> ADDIN ZOTERO_ITEM CSL_CITATION {"citationID":"AKPNgjTw","properties":{"formattedCitation":"(2020)","plainCitation":"(2020)","noteIndex":0},"citationItems":[{"id":1975,"uris":["http://zotero.org/users/5299515/items/D6B9JLZJ"],"itemData":{"id":1975,"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046769">
        <w:instrText xml:space="preserve"> ADDIN ZOTERO_ITEM CSL_CITATION {"citationID":"AmMBPERt","properties":{"formattedCitation":"(2020)","plainCitation":"(2020)","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CFFB6FD" w:rsidR="001D38A8" w:rsidRDefault="00202564" w:rsidP="00875038">
      <w:r w:rsidRPr="00202564">
        <w:t>Our study is similar in nature to the works of Grier and Maynard</w:t>
      </w:r>
      <w:r w:rsidR="00D160C8">
        <w:t xml:space="preserve"> </w:t>
      </w:r>
      <w:r w:rsidR="00D160C8">
        <w:fldChar w:fldCharType="begin"/>
      </w:r>
      <w:r w:rsidR="00046769">
        <w:instrText xml:space="preserve"> ADDIN ZOTERO_ITEM CSL_CITATION {"citationID":"oNAeRxR1","properties":{"formattedCitation":"(2016)","plainCitation":"(2016)","noteIndex":0},"citationItems":[{"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046769">
        <w:instrText xml:space="preserve"> ADDIN ZOTERO_ITEM CSL_CITATION {"citationID":"JMMtKa0u","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 xml:space="preserve">s regime in Venezuela, the latter expands the analysis to include Bolivia, Ecuador, and Nicaragua. </w:t>
      </w:r>
      <w:r w:rsidRPr="00202564">
        <w:lastRenderedPageBreak/>
        <w:t>Both studies find that, on average, populist governments significantly impact income levels</w:t>
      </w:r>
      <w:r w:rsidR="00627BE9">
        <w:t xml:space="preserve"> (except for dollarized Ecuador)</w:t>
      </w:r>
      <w:r w:rsidRPr="00202564">
        <w:t xml:space="preserve">. They also explore potential effects on child mortality and inequality, as populists </w:t>
      </w:r>
      <w:r w:rsidR="00836F82">
        <w:t xml:space="preserve">purportedly </w:t>
      </w:r>
      <w:r w:rsidRPr="00202564">
        <w:t xml:space="preserve">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01B5D58" w:rsidR="00EE2C5F" w:rsidRDefault="00EE2C5F" w:rsidP="00B91B31">
      <w:r w:rsidRPr="00EE2C5F">
        <w:t>In contrast, Houle and Kenny</w:t>
      </w:r>
      <w:r w:rsidR="00FF6816">
        <w:t xml:space="preserve"> </w:t>
      </w:r>
      <w:r w:rsidR="00FF6816">
        <w:fldChar w:fldCharType="begin"/>
      </w:r>
      <w:r w:rsidR="00046769">
        <w:instrText xml:space="preserve"> ADDIN ZOTERO_ITEM CSL_CITATION {"citationID":"5EHNSJ7S","properties":{"formattedCitation":"(2018)","plainCitation":"(2018)","noteIndex":0},"citationItems":[{"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w:t>
      </w:r>
      <w:r w:rsidR="00385882">
        <w:t>fifteen</w:t>
      </w:r>
      <w:r w:rsidRPr="00EE2C5F">
        <w:t xml:space="preserve">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046769">
        <w:instrText xml:space="preserve"> ADDIN ZOTERO_ITEM CSL_CITATION {"citationID":"CWdnIxKk","properties":{"formattedCitation":"(2019)","plainCitation":"(2019)","noteIndex":0},"citationItems":[{"id":75,"uris":["http://zotero.org/users/5299515/items/2MT8S8AJ"],"itemData":{"id":75,"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w:t>
      </w:r>
      <w:r w:rsidR="00EB6136">
        <w:t xml:space="preserve"> quality indicators</w:t>
      </w:r>
      <w:r w:rsidRPr="00EE2C5F">
        <w:t xml:space="preserve">. However, these studies do not </w:t>
      </w:r>
      <w:r w:rsidR="00036F35">
        <w:t>fully</w:t>
      </w:r>
      <w:r w:rsidRPr="00EE2C5F">
        <w:t xml:space="preserve"> address the endogeneity problem discussed earlier.</w:t>
      </w:r>
    </w:p>
    <w:p w14:paraId="054B4A88" w14:textId="52ECBDC9" w:rsidR="00B91B31" w:rsidRDefault="00007D3B" w:rsidP="00B91B31">
      <w:r w:rsidRPr="00007D3B">
        <w:t>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046769">
        <w:instrText xml:space="preserve"> ADDIN ZOTERO_ITEM CSL_CITATION {"citationID":"eR2OybBG","properties":{"formattedCitation":"(Rodrik et al., 2004)","plainCitation":"(Rodrik et al., 2004)","noteIndex":0},"citationItems":[{"id":1781,"uris":["http://zotero.org/users/5299515/items/IJNMA4I3"],"itemData":{"id":1781,"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58E8B5D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w:t>
      </w:r>
      <w:r w:rsidR="0080163B">
        <w:lastRenderedPageBreak/>
        <w:t xml:space="preserve">literature. </w:t>
      </w:r>
      <w:r w:rsidR="005C7AA1">
        <w:t>Some studies may focus on some countries and other studies on other countries. Yet, 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70163E">
        <w:t xml:space="preserve">Table </w:t>
      </w:r>
      <w:r w:rsidR="0070163E">
        <w:rPr>
          <w:noProof/>
        </w:rPr>
        <w:t>1</w:t>
      </w:r>
      <w:r w:rsidR="00564C07">
        <w:fldChar w:fldCharType="end"/>
      </w:r>
      <w:r w:rsidR="00564C07">
        <w:t>)</w:t>
      </w:r>
      <w:r w:rsidR="0027146C">
        <w:t>.</w:t>
      </w:r>
    </w:p>
    <w:p w14:paraId="184B38BC" w14:textId="2E1B4C4D" w:rsidR="008246D0" w:rsidRDefault="008246D0" w:rsidP="008246D0">
      <w:pPr>
        <w:pStyle w:val="Caption"/>
      </w:pPr>
      <w:bookmarkStart w:id="0" w:name="_Ref139959605"/>
      <w:r>
        <w:t xml:space="preserve">Table </w:t>
      </w:r>
      <w:r w:rsidR="00615502">
        <w:fldChar w:fldCharType="begin"/>
      </w:r>
      <w:r w:rsidR="00615502">
        <w:instrText xml:space="preserve"> SEQ Table \* ARABIC </w:instrText>
      </w:r>
      <w:r w:rsidR="00615502">
        <w:fldChar w:fldCharType="separate"/>
      </w:r>
      <w:r w:rsidR="0070163E">
        <w:rPr>
          <w:noProof/>
        </w:rPr>
        <w:t>1</w:t>
      </w:r>
      <w:r w:rsidR="00615502">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E2347B">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E2347B" w:rsidRPr="00765A93" w14:paraId="77B96BF8" w14:textId="77777777" w:rsidTr="00E2347B">
        <w:tc>
          <w:tcPr>
            <w:tcW w:w="2880" w:type="dxa"/>
            <w:vAlign w:val="center"/>
          </w:tcPr>
          <w:p w14:paraId="20B71AD8" w14:textId="251C7CC6" w:rsidR="00E2347B" w:rsidRDefault="00E2347B" w:rsidP="00765A93">
            <w:pPr>
              <w:pStyle w:val="Table"/>
              <w:jc w:val="left"/>
              <w:rPr>
                <w:sz w:val="20"/>
              </w:rPr>
            </w:pPr>
            <w:r>
              <w:rPr>
                <w:sz w:val="20"/>
              </w:rPr>
              <w:t>President(s)</w:t>
            </w:r>
          </w:p>
        </w:tc>
        <w:tc>
          <w:tcPr>
            <w:tcW w:w="1296" w:type="dxa"/>
            <w:vAlign w:val="center"/>
          </w:tcPr>
          <w:p w14:paraId="0EA2DE8B" w14:textId="77777777" w:rsidR="00E2347B" w:rsidRDefault="005A521E" w:rsidP="00765A93">
            <w:pPr>
              <w:pStyle w:val="Table"/>
              <w:rPr>
                <w:sz w:val="20"/>
              </w:rPr>
            </w:pPr>
            <w:r>
              <w:rPr>
                <w:sz w:val="20"/>
              </w:rPr>
              <w:t>NK</w:t>
            </w:r>
          </w:p>
          <w:p w14:paraId="2B8D9255" w14:textId="6FF10600" w:rsidR="005A521E" w:rsidRDefault="005A521E" w:rsidP="00765A93">
            <w:pPr>
              <w:pStyle w:val="Table"/>
              <w:rPr>
                <w:sz w:val="20"/>
              </w:rPr>
            </w:pPr>
            <w:r>
              <w:rPr>
                <w:sz w:val="20"/>
              </w:rPr>
              <w:t>CFK</w:t>
            </w:r>
          </w:p>
        </w:tc>
        <w:tc>
          <w:tcPr>
            <w:tcW w:w="1296" w:type="dxa"/>
            <w:vAlign w:val="center"/>
          </w:tcPr>
          <w:p w14:paraId="713393C1" w14:textId="210EBEA6" w:rsidR="00E2347B" w:rsidRDefault="005A521E" w:rsidP="00765A93">
            <w:pPr>
              <w:pStyle w:val="Table"/>
              <w:rPr>
                <w:sz w:val="20"/>
              </w:rPr>
            </w:pPr>
            <w:r>
              <w:rPr>
                <w:sz w:val="20"/>
              </w:rPr>
              <w:t>EM</w:t>
            </w:r>
          </w:p>
        </w:tc>
        <w:tc>
          <w:tcPr>
            <w:tcW w:w="1296" w:type="dxa"/>
            <w:vAlign w:val="center"/>
          </w:tcPr>
          <w:p w14:paraId="62B83AE3" w14:textId="55B7DC3D" w:rsidR="00E2347B" w:rsidRDefault="005A521E" w:rsidP="00765A93">
            <w:pPr>
              <w:pStyle w:val="Table"/>
              <w:rPr>
                <w:sz w:val="20"/>
              </w:rPr>
            </w:pPr>
            <w:r>
              <w:rPr>
                <w:sz w:val="20"/>
              </w:rPr>
              <w:t>RC</w:t>
            </w:r>
          </w:p>
        </w:tc>
        <w:tc>
          <w:tcPr>
            <w:tcW w:w="1296" w:type="dxa"/>
            <w:vAlign w:val="center"/>
          </w:tcPr>
          <w:p w14:paraId="50B80655" w14:textId="60E84544" w:rsidR="00E2347B" w:rsidRDefault="005A521E" w:rsidP="00765A93">
            <w:pPr>
              <w:pStyle w:val="Table"/>
              <w:rPr>
                <w:sz w:val="20"/>
              </w:rPr>
            </w:pPr>
            <w:r>
              <w:rPr>
                <w:sz w:val="20"/>
              </w:rPr>
              <w:t>DO</w:t>
            </w:r>
          </w:p>
        </w:tc>
        <w:tc>
          <w:tcPr>
            <w:tcW w:w="1296" w:type="dxa"/>
            <w:vAlign w:val="center"/>
          </w:tcPr>
          <w:p w14:paraId="651D5C36" w14:textId="77777777" w:rsidR="00E2347B" w:rsidRDefault="005A521E" w:rsidP="00765A93">
            <w:pPr>
              <w:pStyle w:val="Table"/>
              <w:rPr>
                <w:sz w:val="20"/>
              </w:rPr>
            </w:pPr>
            <w:r>
              <w:rPr>
                <w:sz w:val="20"/>
              </w:rPr>
              <w:t>HC</w:t>
            </w:r>
          </w:p>
          <w:p w14:paraId="3ED7CBFD" w14:textId="447BAC07" w:rsidR="005A521E" w:rsidRDefault="005A521E" w:rsidP="00765A93">
            <w:pPr>
              <w:pStyle w:val="Table"/>
              <w:rPr>
                <w:sz w:val="20"/>
              </w:rPr>
            </w:pPr>
            <w:r>
              <w:rPr>
                <w:sz w:val="20"/>
              </w:rPr>
              <w:t>NM</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2CFAACBF" w14:textId="4AFEFD43" w:rsidR="005A521E" w:rsidRPr="005A521E" w:rsidRDefault="005A521E" w:rsidP="00705456">
            <w:pPr>
              <w:pStyle w:val="Table"/>
              <w:jc w:val="left"/>
              <w:rPr>
                <w:sz w:val="20"/>
                <w:lang w:val="es-AR"/>
              </w:rPr>
            </w:pPr>
            <w:r w:rsidRPr="005A521E">
              <w:rPr>
                <w:sz w:val="20"/>
                <w:lang w:val="es-AR"/>
              </w:rPr>
              <w:t>NK: Néstor Kirchner; CFK: Cristina Fernán</w:t>
            </w:r>
            <w:r>
              <w:rPr>
                <w:sz w:val="20"/>
                <w:lang w:val="es-AR"/>
              </w:rPr>
              <w:t>dez de Kirchner; EM: Evo Morales; RC: Rafael Correa; DO: Daniel Ortega; HC: Hugo Chávez; NM: Nicolás Maduro</w:t>
            </w:r>
          </w:p>
          <w:p w14:paraId="01700893" w14:textId="65FD572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46769">
              <w:rPr>
                <w:sz w:val="20"/>
              </w:rPr>
              <w:instrText xml:space="preserve"> ADDIN ZOTERO_ITEM CSL_CITATION {"citationID":"2hepLB3q","properties":{"formattedCitation":"(2020, p. 789)","plainCitation":"(2020, p. 78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CC80232"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w:t>
      </w:r>
      <w:r w:rsidR="00A5023B">
        <w:t>Additionally, a</w:t>
      </w:r>
      <w:r w:rsidR="00AE0C61">
        <w:t>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lastRenderedPageBreak/>
        <w:t>Empirical Method and Results</w:t>
      </w:r>
    </w:p>
    <w:p w14:paraId="09D6F3D3" w14:textId="42BA8EEB" w:rsidR="0011126E" w:rsidRDefault="0011126E" w:rsidP="0011126E">
      <w:pPr>
        <w:pStyle w:val="Heading2"/>
      </w:pPr>
      <w:r>
        <w:t>Empirical Strategy</w:t>
      </w:r>
    </w:p>
    <w:p w14:paraId="153CF85F" w14:textId="44D8E0BF" w:rsidR="00871C90" w:rsidRDefault="00871C90" w:rsidP="00823A93">
      <w:r w:rsidRPr="00871C90">
        <w:t xml:space="preserve">Our empirical methodology follows the approach used by Absher </w:t>
      </w:r>
      <w:r w:rsidR="000D62E9">
        <w:t>et al.</w:t>
      </w:r>
      <w:r w:rsidRPr="00871C90">
        <w:t xml:space="preserve"> </w:t>
      </w:r>
      <w:r>
        <w:fldChar w:fldCharType="begin"/>
      </w:r>
      <w:r w:rsidR="00046769">
        <w:instrText xml:space="preserve"> ADDIN ZOTERO_ITEM CSL_CITATION {"citationID":"tWEmGsBr","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w:t>
      </w:r>
      <w:r w:rsidR="00446F62">
        <w:t>A</w:t>
      </w:r>
      <w:r w:rsidRPr="00871C90">
        <w:t xml:space="preserve"> for each country. </w:t>
      </w:r>
      <w:r w:rsidR="008A0F4B">
        <w:t>We utilize the same donor pool in</w:t>
      </w:r>
      <w:r w:rsidRPr="00871C90">
        <w:t xml:space="preserve"> each SC</w:t>
      </w:r>
      <w:r w:rsidR="00446F62">
        <w:t>A</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091F4312" w:rsidR="000A2367" w:rsidRDefault="002D7980" w:rsidP="00823A93">
      <w:r w:rsidRPr="002D7980">
        <w:t>To mitigate potential overfitting, we limit our donor pool to 27 countries</w:t>
      </w:r>
      <w:r w:rsidR="00C63BD8">
        <w:t xml:space="preserve">. Our donor pool </w:t>
      </w:r>
      <w:r w:rsidR="0072354D">
        <w:t xml:space="preserve">and strategy </w:t>
      </w:r>
      <w:r w:rsidR="00C63BD8">
        <w:t>is</w:t>
      </w:r>
      <w:r w:rsidRPr="002D7980">
        <w:t xml:space="preserve"> similar to previous SC</w:t>
      </w:r>
      <w:r w:rsidR="0072354D">
        <w:t>A</w:t>
      </w:r>
      <w:r w:rsidRPr="002D7980">
        <w:t xml:space="preserve"> studies conducted in Latin America</w:t>
      </w:r>
      <w:r w:rsidR="008E61AE">
        <w:t xml:space="preserve"> </w:t>
      </w:r>
      <w:r w:rsidR="008E61AE">
        <w:fldChar w:fldCharType="begin"/>
      </w:r>
      <w:r w:rsidR="00046769">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66,"uris":["http://zotero.org/users/5299515/items/29V9J8MG"],"itemData":{"id":1966,"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47,"uris":["http://zotero.org/users/5299515/items/FCTV3K5G"],"itemData":{"id":147,"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w:t>
      </w:r>
      <w:r w:rsidR="001E77FB">
        <w:t xml:space="preserve">and other developing </w:t>
      </w:r>
      <w:r w:rsidR="00D95857" w:rsidRPr="00D95857">
        <w:t xml:space="preserve">countries that are comparable to the </w:t>
      </w:r>
      <w:r w:rsidR="00C63BD8">
        <w:t xml:space="preserve">countries with a </w:t>
      </w:r>
      <w:r w:rsidR="00D95857" w:rsidRPr="00D95857">
        <w:t>populist regime but have not experienced a populist shock</w:t>
      </w:r>
      <w:r w:rsidR="00F05C93">
        <w:t xml:space="preserve"> </w:t>
      </w:r>
      <w:r w:rsidR="008D4232">
        <w:t>(</w:t>
      </w:r>
      <w:r w:rsidR="000803C4">
        <w:t xml:space="preserve">see </w:t>
      </w:r>
      <w:r w:rsidR="008D4232">
        <w:fldChar w:fldCharType="begin"/>
      </w:r>
      <w:r w:rsidR="008D4232">
        <w:instrText xml:space="preserve"> REF _Ref139967261 \h </w:instrText>
      </w:r>
      <w:r w:rsidR="008D4232">
        <w:fldChar w:fldCharType="separate"/>
      </w:r>
      <w:r w:rsidR="0070163E">
        <w:t xml:space="preserve">Table </w:t>
      </w:r>
      <w:r w:rsidR="0070163E">
        <w:rPr>
          <w:noProof/>
        </w:rPr>
        <w:t>2</w:t>
      </w:r>
      <w:r w:rsidR="008D4232">
        <w:fldChar w:fldCharType="end"/>
      </w:r>
      <w:r w:rsidR="008D4232">
        <w:t>)</w:t>
      </w:r>
      <w:r w:rsidR="00A95393">
        <w:t>.</w:t>
      </w:r>
    </w:p>
    <w:p w14:paraId="5C0DF94A" w14:textId="57DA5E8A" w:rsidR="006E328D" w:rsidRDefault="006E328D" w:rsidP="006E328D">
      <w:pPr>
        <w:pStyle w:val="Caption"/>
      </w:pPr>
      <w:bookmarkStart w:id="1" w:name="_Ref139967261"/>
      <w:r>
        <w:lastRenderedPageBreak/>
        <w:t xml:space="preserve">Table </w:t>
      </w:r>
      <w:r w:rsidR="00615502">
        <w:fldChar w:fldCharType="begin"/>
      </w:r>
      <w:r w:rsidR="00615502">
        <w:instrText xml:space="preserve"> SEQ Table \* ARABIC </w:instrText>
      </w:r>
      <w:r w:rsidR="00615502">
        <w:fldChar w:fldCharType="separate"/>
      </w:r>
      <w:r w:rsidR="0070163E">
        <w:rPr>
          <w:noProof/>
        </w:rPr>
        <w:t>2</w:t>
      </w:r>
      <w:r w:rsidR="00615502">
        <w:rPr>
          <w:noProof/>
        </w:rP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41F50653" w:rsidR="006E328D" w:rsidRPr="000A1621" w:rsidRDefault="00830B84"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49B2E08E" w:rsidR="006E328D" w:rsidRPr="000A1621" w:rsidRDefault="00F035B4" w:rsidP="006E328D">
            <w:pPr>
              <w:pStyle w:val="Table"/>
              <w:keepNext/>
              <w:rPr>
                <w:sz w:val="20"/>
                <w:szCs w:val="16"/>
              </w:rPr>
            </w:pPr>
            <w:r>
              <w:rPr>
                <w:sz w:val="20"/>
                <w:szCs w:val="16"/>
              </w:rPr>
              <w:t>.084</w:t>
            </w:r>
          </w:p>
        </w:tc>
        <w:tc>
          <w:tcPr>
            <w:tcW w:w="1152" w:type="dxa"/>
            <w:tcBorders>
              <w:top w:val="single" w:sz="4" w:space="0" w:color="auto"/>
            </w:tcBorders>
            <w:vAlign w:val="center"/>
          </w:tcPr>
          <w:p w14:paraId="51B53C68" w14:textId="2DB8B4E7" w:rsidR="006E328D" w:rsidRPr="000A1621" w:rsidRDefault="00233E54" w:rsidP="006E328D">
            <w:pPr>
              <w:pStyle w:val="Table"/>
              <w:keepNext/>
              <w:rPr>
                <w:sz w:val="20"/>
                <w:szCs w:val="16"/>
              </w:rPr>
            </w:pPr>
            <w:r>
              <w:rPr>
                <w:sz w:val="20"/>
                <w:szCs w:val="16"/>
              </w:rPr>
              <w:t>.387</w:t>
            </w:r>
          </w:p>
        </w:tc>
        <w:tc>
          <w:tcPr>
            <w:tcW w:w="1152" w:type="dxa"/>
            <w:tcBorders>
              <w:top w:val="single" w:sz="4" w:space="0" w:color="auto"/>
            </w:tcBorders>
            <w:vAlign w:val="center"/>
          </w:tcPr>
          <w:p w14:paraId="30DB503A" w14:textId="0788FF59" w:rsidR="006E328D" w:rsidRPr="000A1621" w:rsidRDefault="002547E9" w:rsidP="006E328D">
            <w:pPr>
              <w:pStyle w:val="Table"/>
              <w:keepNext/>
              <w:rPr>
                <w:sz w:val="20"/>
                <w:szCs w:val="16"/>
              </w:rPr>
            </w:pPr>
            <w:r>
              <w:rPr>
                <w:sz w:val="20"/>
                <w:szCs w:val="16"/>
              </w:rPr>
              <w:t>.617</w:t>
            </w:r>
          </w:p>
        </w:tc>
        <w:tc>
          <w:tcPr>
            <w:tcW w:w="1152" w:type="dxa"/>
            <w:tcBorders>
              <w:top w:val="single" w:sz="4" w:space="0" w:color="auto"/>
            </w:tcBorders>
            <w:vAlign w:val="center"/>
          </w:tcPr>
          <w:p w14:paraId="68A190DE" w14:textId="27EC9B8F" w:rsidR="006E328D" w:rsidRPr="000A1621" w:rsidRDefault="0067741C"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0006ACD" w:rsidR="006E328D" w:rsidRPr="000A1621" w:rsidRDefault="00830B84" w:rsidP="006E328D">
            <w:pPr>
              <w:pStyle w:val="Table"/>
              <w:keepNext/>
              <w:rPr>
                <w:sz w:val="20"/>
                <w:szCs w:val="16"/>
              </w:rPr>
            </w:pPr>
            <w:r>
              <w:rPr>
                <w:sz w:val="20"/>
                <w:szCs w:val="16"/>
              </w:rPr>
              <w:t>-</w:t>
            </w:r>
          </w:p>
        </w:tc>
        <w:tc>
          <w:tcPr>
            <w:tcW w:w="1152" w:type="dxa"/>
            <w:vAlign w:val="center"/>
          </w:tcPr>
          <w:p w14:paraId="4306CA7A" w14:textId="73C8FF8E" w:rsidR="006E328D" w:rsidRPr="000A1621" w:rsidRDefault="00F035B4" w:rsidP="006E328D">
            <w:pPr>
              <w:pStyle w:val="Table"/>
              <w:keepNext/>
              <w:rPr>
                <w:sz w:val="20"/>
                <w:szCs w:val="16"/>
              </w:rPr>
            </w:pPr>
            <w:r>
              <w:rPr>
                <w:sz w:val="20"/>
                <w:szCs w:val="16"/>
              </w:rPr>
              <w:t>-</w:t>
            </w:r>
          </w:p>
        </w:tc>
        <w:tc>
          <w:tcPr>
            <w:tcW w:w="1152" w:type="dxa"/>
            <w:vAlign w:val="center"/>
          </w:tcPr>
          <w:p w14:paraId="7692753F" w14:textId="39CEAB03" w:rsidR="006E328D" w:rsidRPr="000A1621" w:rsidRDefault="00233E54" w:rsidP="006E328D">
            <w:pPr>
              <w:pStyle w:val="Table"/>
              <w:keepNext/>
              <w:rPr>
                <w:sz w:val="20"/>
                <w:szCs w:val="16"/>
              </w:rPr>
            </w:pPr>
            <w:r>
              <w:rPr>
                <w:sz w:val="20"/>
                <w:szCs w:val="16"/>
              </w:rPr>
              <w:t>-</w:t>
            </w:r>
          </w:p>
        </w:tc>
        <w:tc>
          <w:tcPr>
            <w:tcW w:w="1152" w:type="dxa"/>
            <w:vAlign w:val="center"/>
          </w:tcPr>
          <w:p w14:paraId="6BA8FB4E" w14:textId="741598C9" w:rsidR="006E328D" w:rsidRPr="000A1621" w:rsidRDefault="002547E9" w:rsidP="006E328D">
            <w:pPr>
              <w:pStyle w:val="Table"/>
              <w:keepNext/>
              <w:rPr>
                <w:sz w:val="20"/>
                <w:szCs w:val="16"/>
              </w:rPr>
            </w:pPr>
            <w:r>
              <w:rPr>
                <w:sz w:val="20"/>
                <w:szCs w:val="16"/>
              </w:rPr>
              <w:t>-</w:t>
            </w:r>
          </w:p>
        </w:tc>
        <w:tc>
          <w:tcPr>
            <w:tcW w:w="1152" w:type="dxa"/>
            <w:vAlign w:val="center"/>
          </w:tcPr>
          <w:p w14:paraId="4CBDBE45" w14:textId="3B1873B9" w:rsidR="006E328D" w:rsidRPr="000A1621" w:rsidRDefault="0067741C"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6E5D817F" w:rsidR="006E328D" w:rsidRPr="000A1621" w:rsidRDefault="00830B84" w:rsidP="006E328D">
            <w:pPr>
              <w:pStyle w:val="Table"/>
              <w:keepNext/>
              <w:rPr>
                <w:sz w:val="20"/>
                <w:szCs w:val="16"/>
              </w:rPr>
            </w:pPr>
            <w:r>
              <w:rPr>
                <w:sz w:val="20"/>
                <w:szCs w:val="16"/>
              </w:rPr>
              <w:t>.339</w:t>
            </w:r>
          </w:p>
        </w:tc>
        <w:tc>
          <w:tcPr>
            <w:tcW w:w="1152" w:type="dxa"/>
            <w:vAlign w:val="center"/>
          </w:tcPr>
          <w:p w14:paraId="56DF1CCE" w14:textId="0100EC4A" w:rsidR="006E328D" w:rsidRPr="000A1621" w:rsidRDefault="00F035B4" w:rsidP="006E328D">
            <w:pPr>
              <w:pStyle w:val="Table"/>
              <w:keepNext/>
              <w:rPr>
                <w:sz w:val="20"/>
                <w:szCs w:val="16"/>
              </w:rPr>
            </w:pPr>
            <w:r>
              <w:rPr>
                <w:sz w:val="20"/>
                <w:szCs w:val="16"/>
              </w:rPr>
              <w:t>-</w:t>
            </w:r>
          </w:p>
        </w:tc>
        <w:tc>
          <w:tcPr>
            <w:tcW w:w="1152" w:type="dxa"/>
            <w:vAlign w:val="center"/>
          </w:tcPr>
          <w:p w14:paraId="4860EC8B" w14:textId="48836A48" w:rsidR="006E328D" w:rsidRPr="000A1621" w:rsidRDefault="00233E54" w:rsidP="006E328D">
            <w:pPr>
              <w:pStyle w:val="Table"/>
              <w:keepNext/>
              <w:rPr>
                <w:sz w:val="20"/>
                <w:szCs w:val="16"/>
              </w:rPr>
            </w:pPr>
            <w:r>
              <w:rPr>
                <w:sz w:val="20"/>
                <w:szCs w:val="16"/>
              </w:rPr>
              <w:t>-</w:t>
            </w:r>
          </w:p>
        </w:tc>
        <w:tc>
          <w:tcPr>
            <w:tcW w:w="1152" w:type="dxa"/>
            <w:vAlign w:val="center"/>
          </w:tcPr>
          <w:p w14:paraId="495F64F1" w14:textId="7B934383" w:rsidR="006E328D" w:rsidRPr="000A1621" w:rsidRDefault="002547E9" w:rsidP="006E328D">
            <w:pPr>
              <w:pStyle w:val="Table"/>
              <w:keepNext/>
              <w:rPr>
                <w:sz w:val="20"/>
                <w:szCs w:val="16"/>
              </w:rPr>
            </w:pPr>
            <w:r>
              <w:rPr>
                <w:sz w:val="20"/>
                <w:szCs w:val="16"/>
              </w:rPr>
              <w:t>-</w:t>
            </w:r>
          </w:p>
        </w:tc>
        <w:tc>
          <w:tcPr>
            <w:tcW w:w="1152" w:type="dxa"/>
            <w:vAlign w:val="center"/>
          </w:tcPr>
          <w:p w14:paraId="6BB04039" w14:textId="341C5195" w:rsidR="006E328D" w:rsidRPr="000A1621" w:rsidRDefault="0067741C"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2B53937A" w:rsidR="006E328D" w:rsidRPr="000A1621" w:rsidRDefault="00830B84" w:rsidP="006E328D">
            <w:pPr>
              <w:pStyle w:val="Table"/>
              <w:keepNext/>
              <w:rPr>
                <w:sz w:val="20"/>
                <w:szCs w:val="16"/>
              </w:rPr>
            </w:pPr>
            <w:r>
              <w:rPr>
                <w:sz w:val="20"/>
                <w:szCs w:val="16"/>
              </w:rPr>
              <w:t>-</w:t>
            </w:r>
          </w:p>
        </w:tc>
        <w:tc>
          <w:tcPr>
            <w:tcW w:w="1152" w:type="dxa"/>
            <w:vAlign w:val="center"/>
          </w:tcPr>
          <w:p w14:paraId="0AC02741" w14:textId="1B75968C" w:rsidR="006E328D" w:rsidRPr="000A1621" w:rsidRDefault="00F035B4" w:rsidP="006E328D">
            <w:pPr>
              <w:pStyle w:val="Table"/>
              <w:keepNext/>
              <w:rPr>
                <w:sz w:val="20"/>
                <w:szCs w:val="16"/>
              </w:rPr>
            </w:pPr>
            <w:r>
              <w:rPr>
                <w:sz w:val="20"/>
                <w:szCs w:val="16"/>
              </w:rPr>
              <w:t>-</w:t>
            </w:r>
          </w:p>
        </w:tc>
        <w:tc>
          <w:tcPr>
            <w:tcW w:w="1152" w:type="dxa"/>
            <w:vAlign w:val="center"/>
          </w:tcPr>
          <w:p w14:paraId="08AE8FBB" w14:textId="74911DFA" w:rsidR="006E328D" w:rsidRPr="000A1621" w:rsidRDefault="00233E54" w:rsidP="006E328D">
            <w:pPr>
              <w:pStyle w:val="Table"/>
              <w:keepNext/>
              <w:rPr>
                <w:sz w:val="20"/>
                <w:szCs w:val="16"/>
              </w:rPr>
            </w:pPr>
            <w:r>
              <w:rPr>
                <w:sz w:val="20"/>
                <w:szCs w:val="16"/>
              </w:rPr>
              <w:t>-</w:t>
            </w:r>
          </w:p>
        </w:tc>
        <w:tc>
          <w:tcPr>
            <w:tcW w:w="1152" w:type="dxa"/>
            <w:vAlign w:val="center"/>
          </w:tcPr>
          <w:p w14:paraId="2BCCA55E" w14:textId="5B91F964" w:rsidR="006E328D" w:rsidRPr="000A1621" w:rsidRDefault="002547E9" w:rsidP="006E328D">
            <w:pPr>
              <w:pStyle w:val="Table"/>
              <w:keepNext/>
              <w:rPr>
                <w:sz w:val="20"/>
                <w:szCs w:val="16"/>
              </w:rPr>
            </w:pPr>
            <w:r>
              <w:rPr>
                <w:sz w:val="20"/>
                <w:szCs w:val="16"/>
              </w:rPr>
              <w:t>-</w:t>
            </w:r>
          </w:p>
        </w:tc>
        <w:tc>
          <w:tcPr>
            <w:tcW w:w="1152" w:type="dxa"/>
            <w:vAlign w:val="center"/>
          </w:tcPr>
          <w:p w14:paraId="64F0D5F9" w14:textId="3D727EA5" w:rsidR="006E328D" w:rsidRPr="000A1621" w:rsidRDefault="0067741C"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143DE425" w:rsidR="006E328D" w:rsidRPr="000A1621" w:rsidRDefault="00830B84" w:rsidP="006E328D">
            <w:pPr>
              <w:pStyle w:val="Table"/>
              <w:keepNext/>
              <w:rPr>
                <w:sz w:val="20"/>
                <w:szCs w:val="16"/>
              </w:rPr>
            </w:pPr>
            <w:r>
              <w:rPr>
                <w:sz w:val="20"/>
                <w:szCs w:val="16"/>
              </w:rPr>
              <w:t>.419</w:t>
            </w:r>
          </w:p>
        </w:tc>
        <w:tc>
          <w:tcPr>
            <w:tcW w:w="1152" w:type="dxa"/>
            <w:vAlign w:val="center"/>
          </w:tcPr>
          <w:p w14:paraId="7B461D01" w14:textId="091D2D2A" w:rsidR="006E328D" w:rsidRPr="000A1621" w:rsidRDefault="00F035B4" w:rsidP="006E328D">
            <w:pPr>
              <w:pStyle w:val="Table"/>
              <w:keepNext/>
              <w:rPr>
                <w:sz w:val="20"/>
                <w:szCs w:val="16"/>
              </w:rPr>
            </w:pPr>
            <w:r>
              <w:rPr>
                <w:sz w:val="20"/>
                <w:szCs w:val="16"/>
              </w:rPr>
              <w:t>-</w:t>
            </w:r>
          </w:p>
        </w:tc>
        <w:tc>
          <w:tcPr>
            <w:tcW w:w="1152" w:type="dxa"/>
            <w:vAlign w:val="center"/>
          </w:tcPr>
          <w:p w14:paraId="4BD39FFB" w14:textId="7E37E725" w:rsidR="006E328D" w:rsidRPr="000A1621" w:rsidRDefault="00233E54" w:rsidP="006E328D">
            <w:pPr>
              <w:pStyle w:val="Table"/>
              <w:keepNext/>
              <w:rPr>
                <w:sz w:val="20"/>
                <w:szCs w:val="16"/>
              </w:rPr>
            </w:pPr>
            <w:r>
              <w:rPr>
                <w:sz w:val="20"/>
                <w:szCs w:val="16"/>
              </w:rPr>
              <w:t>-</w:t>
            </w:r>
          </w:p>
        </w:tc>
        <w:tc>
          <w:tcPr>
            <w:tcW w:w="1152" w:type="dxa"/>
            <w:vAlign w:val="center"/>
          </w:tcPr>
          <w:p w14:paraId="10AD3A53" w14:textId="0A195476" w:rsidR="006E328D" w:rsidRPr="000A1621" w:rsidRDefault="002547E9" w:rsidP="006E328D">
            <w:pPr>
              <w:pStyle w:val="Table"/>
              <w:keepNext/>
              <w:rPr>
                <w:sz w:val="20"/>
                <w:szCs w:val="16"/>
              </w:rPr>
            </w:pPr>
            <w:r>
              <w:rPr>
                <w:sz w:val="20"/>
                <w:szCs w:val="16"/>
              </w:rPr>
              <w:t>-</w:t>
            </w:r>
          </w:p>
        </w:tc>
        <w:tc>
          <w:tcPr>
            <w:tcW w:w="1152" w:type="dxa"/>
            <w:vAlign w:val="center"/>
          </w:tcPr>
          <w:p w14:paraId="60A34955" w14:textId="2F2A0BC0" w:rsidR="006E328D" w:rsidRPr="000A1621" w:rsidRDefault="0067741C" w:rsidP="006E328D">
            <w:pPr>
              <w:pStyle w:val="Table"/>
              <w:keepNext/>
              <w:rPr>
                <w:sz w:val="20"/>
                <w:szCs w:val="16"/>
              </w:rPr>
            </w:pPr>
            <w:r>
              <w:rPr>
                <w:sz w:val="20"/>
                <w:szCs w:val="16"/>
              </w:rPr>
              <w:t>.079</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58C253AC" w:rsidR="006E328D" w:rsidRPr="000A1621" w:rsidRDefault="00830B84" w:rsidP="006E328D">
            <w:pPr>
              <w:pStyle w:val="Table"/>
              <w:keepNext/>
              <w:rPr>
                <w:sz w:val="20"/>
                <w:szCs w:val="16"/>
              </w:rPr>
            </w:pPr>
            <w:r>
              <w:rPr>
                <w:sz w:val="20"/>
                <w:szCs w:val="16"/>
              </w:rPr>
              <w:t>-</w:t>
            </w:r>
          </w:p>
        </w:tc>
        <w:tc>
          <w:tcPr>
            <w:tcW w:w="1152" w:type="dxa"/>
            <w:vAlign w:val="center"/>
          </w:tcPr>
          <w:p w14:paraId="1C042030" w14:textId="3F5A5AFE" w:rsidR="006E328D" w:rsidRPr="000A1621" w:rsidRDefault="00F035B4" w:rsidP="006E328D">
            <w:pPr>
              <w:pStyle w:val="Table"/>
              <w:keepNext/>
              <w:rPr>
                <w:sz w:val="20"/>
                <w:szCs w:val="16"/>
              </w:rPr>
            </w:pPr>
            <w:r>
              <w:rPr>
                <w:sz w:val="20"/>
                <w:szCs w:val="16"/>
              </w:rPr>
              <w:t>-</w:t>
            </w:r>
          </w:p>
        </w:tc>
        <w:tc>
          <w:tcPr>
            <w:tcW w:w="1152" w:type="dxa"/>
            <w:vAlign w:val="center"/>
          </w:tcPr>
          <w:p w14:paraId="65539373" w14:textId="41AB62DD" w:rsidR="006E328D" w:rsidRPr="000A1621" w:rsidRDefault="00233E54" w:rsidP="006E328D">
            <w:pPr>
              <w:pStyle w:val="Table"/>
              <w:keepNext/>
              <w:rPr>
                <w:sz w:val="20"/>
                <w:szCs w:val="16"/>
              </w:rPr>
            </w:pPr>
            <w:r>
              <w:rPr>
                <w:sz w:val="20"/>
                <w:szCs w:val="16"/>
              </w:rPr>
              <w:t>-</w:t>
            </w:r>
          </w:p>
        </w:tc>
        <w:tc>
          <w:tcPr>
            <w:tcW w:w="1152" w:type="dxa"/>
            <w:vAlign w:val="center"/>
          </w:tcPr>
          <w:p w14:paraId="524C7D97" w14:textId="73F48B18" w:rsidR="006E328D" w:rsidRPr="000A1621" w:rsidRDefault="002547E9" w:rsidP="006E328D">
            <w:pPr>
              <w:pStyle w:val="Table"/>
              <w:keepNext/>
              <w:rPr>
                <w:sz w:val="20"/>
                <w:szCs w:val="16"/>
              </w:rPr>
            </w:pPr>
            <w:r>
              <w:rPr>
                <w:sz w:val="20"/>
                <w:szCs w:val="16"/>
              </w:rPr>
              <w:t>.287</w:t>
            </w:r>
          </w:p>
        </w:tc>
        <w:tc>
          <w:tcPr>
            <w:tcW w:w="1152" w:type="dxa"/>
            <w:vAlign w:val="center"/>
          </w:tcPr>
          <w:p w14:paraId="5B7AE963" w14:textId="5ECEC0A2" w:rsidR="006E328D" w:rsidRPr="000A1621" w:rsidRDefault="00654B60"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3210E2D3" w:rsidR="006E328D" w:rsidRPr="000A1621" w:rsidRDefault="00830B84" w:rsidP="006E328D">
            <w:pPr>
              <w:pStyle w:val="Table"/>
              <w:keepNext/>
              <w:rPr>
                <w:sz w:val="20"/>
                <w:szCs w:val="16"/>
              </w:rPr>
            </w:pPr>
            <w:r>
              <w:rPr>
                <w:sz w:val="20"/>
                <w:szCs w:val="16"/>
              </w:rPr>
              <w:t>-</w:t>
            </w:r>
          </w:p>
        </w:tc>
        <w:tc>
          <w:tcPr>
            <w:tcW w:w="1152" w:type="dxa"/>
            <w:vAlign w:val="center"/>
          </w:tcPr>
          <w:p w14:paraId="3844C110" w14:textId="0861A359" w:rsidR="006E328D" w:rsidRPr="000A1621" w:rsidRDefault="00F035B4" w:rsidP="006E328D">
            <w:pPr>
              <w:pStyle w:val="Table"/>
              <w:keepNext/>
              <w:rPr>
                <w:sz w:val="20"/>
                <w:szCs w:val="16"/>
              </w:rPr>
            </w:pPr>
            <w:r>
              <w:rPr>
                <w:sz w:val="20"/>
                <w:szCs w:val="16"/>
              </w:rPr>
              <w:t>-</w:t>
            </w:r>
          </w:p>
        </w:tc>
        <w:tc>
          <w:tcPr>
            <w:tcW w:w="1152" w:type="dxa"/>
            <w:vAlign w:val="center"/>
          </w:tcPr>
          <w:p w14:paraId="40AF55AF" w14:textId="66FC8BD4" w:rsidR="006E328D" w:rsidRPr="000A1621" w:rsidRDefault="00233E54" w:rsidP="006E328D">
            <w:pPr>
              <w:pStyle w:val="Table"/>
              <w:keepNext/>
              <w:rPr>
                <w:sz w:val="20"/>
                <w:szCs w:val="16"/>
              </w:rPr>
            </w:pPr>
            <w:r>
              <w:rPr>
                <w:sz w:val="20"/>
                <w:szCs w:val="16"/>
              </w:rPr>
              <w:t>-</w:t>
            </w:r>
          </w:p>
        </w:tc>
        <w:tc>
          <w:tcPr>
            <w:tcW w:w="1152" w:type="dxa"/>
            <w:vAlign w:val="center"/>
          </w:tcPr>
          <w:p w14:paraId="2176F05F" w14:textId="24C26299" w:rsidR="006E328D" w:rsidRPr="000A1621" w:rsidRDefault="002547E9" w:rsidP="006E328D">
            <w:pPr>
              <w:pStyle w:val="Table"/>
              <w:keepNext/>
              <w:rPr>
                <w:sz w:val="20"/>
                <w:szCs w:val="16"/>
              </w:rPr>
            </w:pPr>
            <w:r>
              <w:rPr>
                <w:sz w:val="20"/>
                <w:szCs w:val="16"/>
              </w:rPr>
              <w:t>-</w:t>
            </w:r>
          </w:p>
        </w:tc>
        <w:tc>
          <w:tcPr>
            <w:tcW w:w="1152" w:type="dxa"/>
            <w:vAlign w:val="center"/>
          </w:tcPr>
          <w:p w14:paraId="6AF01F29" w14:textId="3CC0E1BD" w:rsidR="006E328D" w:rsidRPr="000A1621" w:rsidRDefault="00654B60"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25660E6C" w:rsidR="006C0F93" w:rsidRPr="000A1621" w:rsidRDefault="006C0F93" w:rsidP="006C0F93">
            <w:pPr>
              <w:pStyle w:val="Table"/>
              <w:keepNext/>
              <w:rPr>
                <w:sz w:val="20"/>
                <w:szCs w:val="16"/>
              </w:rPr>
            </w:pPr>
            <w:r>
              <w:rPr>
                <w:sz w:val="20"/>
                <w:szCs w:val="16"/>
              </w:rPr>
              <w:t>.105</w:t>
            </w:r>
          </w:p>
        </w:tc>
        <w:tc>
          <w:tcPr>
            <w:tcW w:w="1152" w:type="dxa"/>
            <w:vAlign w:val="center"/>
          </w:tcPr>
          <w:p w14:paraId="66BA6014" w14:textId="24C439B1" w:rsidR="006E328D" w:rsidRPr="000A1621" w:rsidRDefault="00F035B4" w:rsidP="006E328D">
            <w:pPr>
              <w:pStyle w:val="Table"/>
              <w:keepNext/>
              <w:rPr>
                <w:sz w:val="20"/>
                <w:szCs w:val="16"/>
              </w:rPr>
            </w:pPr>
            <w:r>
              <w:rPr>
                <w:sz w:val="20"/>
                <w:szCs w:val="16"/>
              </w:rPr>
              <w:t>-</w:t>
            </w:r>
          </w:p>
        </w:tc>
        <w:tc>
          <w:tcPr>
            <w:tcW w:w="1152" w:type="dxa"/>
            <w:vAlign w:val="center"/>
          </w:tcPr>
          <w:p w14:paraId="1704CE76" w14:textId="018D322A" w:rsidR="006E328D" w:rsidRPr="000A1621" w:rsidRDefault="00233E54" w:rsidP="006E328D">
            <w:pPr>
              <w:pStyle w:val="Table"/>
              <w:keepNext/>
              <w:rPr>
                <w:sz w:val="20"/>
                <w:szCs w:val="16"/>
              </w:rPr>
            </w:pPr>
            <w:r>
              <w:rPr>
                <w:sz w:val="20"/>
                <w:szCs w:val="16"/>
              </w:rPr>
              <w:t>-</w:t>
            </w:r>
          </w:p>
        </w:tc>
        <w:tc>
          <w:tcPr>
            <w:tcW w:w="1152" w:type="dxa"/>
            <w:vAlign w:val="center"/>
          </w:tcPr>
          <w:p w14:paraId="2E714DA0" w14:textId="504D5F66" w:rsidR="006E328D" w:rsidRPr="000A1621" w:rsidRDefault="002547E9" w:rsidP="006E328D">
            <w:pPr>
              <w:pStyle w:val="Table"/>
              <w:keepNext/>
              <w:rPr>
                <w:sz w:val="20"/>
                <w:szCs w:val="16"/>
              </w:rPr>
            </w:pPr>
            <w:r>
              <w:rPr>
                <w:sz w:val="20"/>
                <w:szCs w:val="16"/>
              </w:rPr>
              <w:t>-</w:t>
            </w:r>
          </w:p>
        </w:tc>
        <w:tc>
          <w:tcPr>
            <w:tcW w:w="1152" w:type="dxa"/>
            <w:vAlign w:val="center"/>
          </w:tcPr>
          <w:p w14:paraId="4BBBB4E9" w14:textId="379EBD5E" w:rsidR="006E328D" w:rsidRPr="000A1621" w:rsidRDefault="00654B60" w:rsidP="006E328D">
            <w:pPr>
              <w:pStyle w:val="Table"/>
              <w:keepNext/>
              <w:rPr>
                <w:sz w:val="20"/>
                <w:szCs w:val="16"/>
              </w:rPr>
            </w:pPr>
            <w:r>
              <w:rPr>
                <w:sz w:val="20"/>
                <w:szCs w:val="16"/>
              </w:rPr>
              <w:t>.138</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614933D" w:rsidR="006E328D" w:rsidRPr="000A1621" w:rsidRDefault="006C0F93" w:rsidP="006E328D">
            <w:pPr>
              <w:pStyle w:val="Table"/>
              <w:keepNext/>
              <w:rPr>
                <w:sz w:val="20"/>
                <w:szCs w:val="16"/>
              </w:rPr>
            </w:pPr>
            <w:r>
              <w:rPr>
                <w:sz w:val="20"/>
                <w:szCs w:val="16"/>
              </w:rPr>
              <w:t>-</w:t>
            </w:r>
          </w:p>
        </w:tc>
        <w:tc>
          <w:tcPr>
            <w:tcW w:w="1152" w:type="dxa"/>
            <w:vAlign w:val="center"/>
          </w:tcPr>
          <w:p w14:paraId="76CFF7F9" w14:textId="16E60329" w:rsidR="006E328D" w:rsidRPr="000A1621" w:rsidRDefault="00F035B4" w:rsidP="006E328D">
            <w:pPr>
              <w:pStyle w:val="Table"/>
              <w:keepNext/>
              <w:rPr>
                <w:sz w:val="20"/>
                <w:szCs w:val="16"/>
              </w:rPr>
            </w:pPr>
            <w:r>
              <w:rPr>
                <w:sz w:val="20"/>
                <w:szCs w:val="16"/>
              </w:rPr>
              <w:t>-</w:t>
            </w:r>
          </w:p>
        </w:tc>
        <w:tc>
          <w:tcPr>
            <w:tcW w:w="1152" w:type="dxa"/>
            <w:vAlign w:val="center"/>
          </w:tcPr>
          <w:p w14:paraId="23691494" w14:textId="20CA292F" w:rsidR="006E328D" w:rsidRPr="000A1621" w:rsidRDefault="00233E54" w:rsidP="006E328D">
            <w:pPr>
              <w:pStyle w:val="Table"/>
              <w:keepNext/>
              <w:rPr>
                <w:sz w:val="20"/>
                <w:szCs w:val="16"/>
              </w:rPr>
            </w:pPr>
            <w:r>
              <w:rPr>
                <w:sz w:val="20"/>
                <w:szCs w:val="16"/>
              </w:rPr>
              <w:t>-</w:t>
            </w:r>
          </w:p>
        </w:tc>
        <w:tc>
          <w:tcPr>
            <w:tcW w:w="1152" w:type="dxa"/>
            <w:vAlign w:val="center"/>
          </w:tcPr>
          <w:p w14:paraId="114734D4" w14:textId="4351A166" w:rsidR="006E328D" w:rsidRPr="000A1621" w:rsidRDefault="002547E9" w:rsidP="006E328D">
            <w:pPr>
              <w:pStyle w:val="Table"/>
              <w:keepNext/>
              <w:rPr>
                <w:sz w:val="20"/>
                <w:szCs w:val="16"/>
              </w:rPr>
            </w:pPr>
            <w:r>
              <w:rPr>
                <w:sz w:val="20"/>
                <w:szCs w:val="16"/>
              </w:rPr>
              <w:t>-</w:t>
            </w:r>
          </w:p>
        </w:tc>
        <w:tc>
          <w:tcPr>
            <w:tcW w:w="1152" w:type="dxa"/>
            <w:vAlign w:val="center"/>
          </w:tcPr>
          <w:p w14:paraId="73C2724B" w14:textId="428AFCE9" w:rsidR="006E328D" w:rsidRPr="000A1621" w:rsidRDefault="00654B60" w:rsidP="006E328D">
            <w:pPr>
              <w:pStyle w:val="Table"/>
              <w:keepNext/>
              <w:rPr>
                <w:sz w:val="20"/>
                <w:szCs w:val="16"/>
              </w:rPr>
            </w:pPr>
            <w:r>
              <w:rPr>
                <w:sz w:val="20"/>
                <w:szCs w:val="16"/>
              </w:rPr>
              <w:t>.478</w:t>
            </w:r>
          </w:p>
        </w:tc>
      </w:tr>
      <w:tr w:rsidR="006E328D" w:rsidRPr="000A1621" w14:paraId="2C5CEAA5" w14:textId="77777777" w:rsidTr="00B06358">
        <w:trPr>
          <w:jc w:val="center"/>
        </w:trPr>
        <w:tc>
          <w:tcPr>
            <w:tcW w:w="2016" w:type="dxa"/>
            <w:vAlign w:val="center"/>
          </w:tcPr>
          <w:p w14:paraId="09C49011" w14:textId="6BE0D20B"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0E618359" w:rsidR="006E328D" w:rsidRPr="000A1621" w:rsidRDefault="006C0F93" w:rsidP="006E328D">
            <w:pPr>
              <w:pStyle w:val="Table"/>
              <w:keepNext/>
              <w:rPr>
                <w:sz w:val="20"/>
                <w:szCs w:val="16"/>
              </w:rPr>
            </w:pPr>
            <w:r>
              <w:rPr>
                <w:sz w:val="20"/>
                <w:szCs w:val="16"/>
              </w:rPr>
              <w:t>-</w:t>
            </w:r>
          </w:p>
        </w:tc>
        <w:tc>
          <w:tcPr>
            <w:tcW w:w="1152" w:type="dxa"/>
            <w:vAlign w:val="center"/>
          </w:tcPr>
          <w:p w14:paraId="6B13BDD5" w14:textId="1113F6CB" w:rsidR="006E328D" w:rsidRPr="000A1621" w:rsidRDefault="00F035B4" w:rsidP="006E328D">
            <w:pPr>
              <w:pStyle w:val="Table"/>
              <w:keepNext/>
              <w:rPr>
                <w:sz w:val="20"/>
                <w:szCs w:val="16"/>
              </w:rPr>
            </w:pPr>
            <w:r>
              <w:rPr>
                <w:sz w:val="20"/>
                <w:szCs w:val="16"/>
              </w:rPr>
              <w:t>-</w:t>
            </w:r>
          </w:p>
        </w:tc>
        <w:tc>
          <w:tcPr>
            <w:tcW w:w="1152" w:type="dxa"/>
            <w:vAlign w:val="center"/>
          </w:tcPr>
          <w:p w14:paraId="6F667BA1" w14:textId="069AC533" w:rsidR="006E328D" w:rsidRPr="000A1621" w:rsidRDefault="00233E54" w:rsidP="006E328D">
            <w:pPr>
              <w:pStyle w:val="Table"/>
              <w:keepNext/>
              <w:rPr>
                <w:sz w:val="20"/>
                <w:szCs w:val="16"/>
              </w:rPr>
            </w:pPr>
            <w:r>
              <w:rPr>
                <w:sz w:val="20"/>
                <w:szCs w:val="16"/>
              </w:rPr>
              <w:t>-</w:t>
            </w:r>
          </w:p>
        </w:tc>
        <w:tc>
          <w:tcPr>
            <w:tcW w:w="1152" w:type="dxa"/>
            <w:vAlign w:val="center"/>
          </w:tcPr>
          <w:p w14:paraId="49A1B504" w14:textId="2DA99BA0" w:rsidR="006E328D" w:rsidRPr="000A1621" w:rsidRDefault="002547E9" w:rsidP="006E328D">
            <w:pPr>
              <w:pStyle w:val="Table"/>
              <w:keepNext/>
              <w:rPr>
                <w:sz w:val="20"/>
                <w:szCs w:val="16"/>
              </w:rPr>
            </w:pPr>
            <w:r>
              <w:rPr>
                <w:sz w:val="20"/>
                <w:szCs w:val="16"/>
              </w:rPr>
              <w:t>-</w:t>
            </w:r>
          </w:p>
        </w:tc>
        <w:tc>
          <w:tcPr>
            <w:tcW w:w="1152" w:type="dxa"/>
            <w:vAlign w:val="center"/>
          </w:tcPr>
          <w:p w14:paraId="5BAA3916" w14:textId="691551C1" w:rsidR="006E328D" w:rsidRPr="000A1621" w:rsidRDefault="00654B60"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4DF8AE4B" w:rsidR="006E328D" w:rsidRPr="000A1621" w:rsidRDefault="006C0F93" w:rsidP="006E328D">
            <w:pPr>
              <w:pStyle w:val="Table"/>
              <w:keepNext/>
              <w:rPr>
                <w:sz w:val="20"/>
                <w:szCs w:val="16"/>
              </w:rPr>
            </w:pPr>
            <w:r>
              <w:rPr>
                <w:sz w:val="20"/>
                <w:szCs w:val="16"/>
              </w:rPr>
              <w:t>-</w:t>
            </w:r>
          </w:p>
        </w:tc>
        <w:tc>
          <w:tcPr>
            <w:tcW w:w="1152" w:type="dxa"/>
            <w:vAlign w:val="center"/>
          </w:tcPr>
          <w:p w14:paraId="5069048B" w14:textId="45EF7461" w:rsidR="006E328D" w:rsidRPr="000A1621" w:rsidRDefault="00F035B4" w:rsidP="006E328D">
            <w:pPr>
              <w:pStyle w:val="Table"/>
              <w:keepNext/>
              <w:rPr>
                <w:sz w:val="20"/>
                <w:szCs w:val="16"/>
              </w:rPr>
            </w:pPr>
            <w:r>
              <w:rPr>
                <w:sz w:val="20"/>
                <w:szCs w:val="16"/>
              </w:rPr>
              <w:t>-</w:t>
            </w:r>
          </w:p>
        </w:tc>
        <w:tc>
          <w:tcPr>
            <w:tcW w:w="1152" w:type="dxa"/>
            <w:vAlign w:val="center"/>
          </w:tcPr>
          <w:p w14:paraId="67E02C73" w14:textId="7A8BDB53" w:rsidR="006E328D" w:rsidRPr="000A1621" w:rsidRDefault="00233E54" w:rsidP="006E328D">
            <w:pPr>
              <w:pStyle w:val="Table"/>
              <w:keepNext/>
              <w:rPr>
                <w:sz w:val="20"/>
                <w:szCs w:val="16"/>
              </w:rPr>
            </w:pPr>
            <w:r>
              <w:rPr>
                <w:sz w:val="20"/>
                <w:szCs w:val="16"/>
              </w:rPr>
              <w:t>-</w:t>
            </w:r>
          </w:p>
        </w:tc>
        <w:tc>
          <w:tcPr>
            <w:tcW w:w="1152" w:type="dxa"/>
            <w:vAlign w:val="center"/>
          </w:tcPr>
          <w:p w14:paraId="1E161D75" w14:textId="5EC40D3C" w:rsidR="006E328D" w:rsidRPr="000A1621" w:rsidRDefault="002547E9" w:rsidP="006E328D">
            <w:pPr>
              <w:pStyle w:val="Table"/>
              <w:keepNext/>
              <w:rPr>
                <w:sz w:val="20"/>
                <w:szCs w:val="16"/>
              </w:rPr>
            </w:pPr>
            <w:r>
              <w:rPr>
                <w:sz w:val="20"/>
                <w:szCs w:val="16"/>
              </w:rPr>
              <w:t>-</w:t>
            </w:r>
          </w:p>
        </w:tc>
        <w:tc>
          <w:tcPr>
            <w:tcW w:w="1152" w:type="dxa"/>
            <w:vAlign w:val="center"/>
          </w:tcPr>
          <w:p w14:paraId="5174D7A3" w14:textId="71EE5484" w:rsidR="006E328D" w:rsidRPr="000A1621" w:rsidRDefault="00654B60"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58435F97" w:rsidR="006E328D" w:rsidRPr="000A1621" w:rsidRDefault="006C0F93" w:rsidP="006E328D">
            <w:pPr>
              <w:pStyle w:val="Table"/>
              <w:keepNext/>
              <w:rPr>
                <w:sz w:val="20"/>
                <w:szCs w:val="16"/>
              </w:rPr>
            </w:pPr>
            <w:r>
              <w:rPr>
                <w:sz w:val="20"/>
                <w:szCs w:val="16"/>
              </w:rPr>
              <w:t>-</w:t>
            </w:r>
          </w:p>
        </w:tc>
        <w:tc>
          <w:tcPr>
            <w:tcW w:w="1152" w:type="dxa"/>
            <w:vAlign w:val="center"/>
          </w:tcPr>
          <w:p w14:paraId="333B977F" w14:textId="0E5094A5" w:rsidR="006E328D" w:rsidRPr="000A1621" w:rsidRDefault="00F035B4" w:rsidP="006E328D">
            <w:pPr>
              <w:pStyle w:val="Table"/>
              <w:keepNext/>
              <w:rPr>
                <w:sz w:val="20"/>
                <w:szCs w:val="16"/>
              </w:rPr>
            </w:pPr>
            <w:r>
              <w:rPr>
                <w:sz w:val="20"/>
                <w:szCs w:val="16"/>
              </w:rPr>
              <w:t>-</w:t>
            </w:r>
          </w:p>
        </w:tc>
        <w:tc>
          <w:tcPr>
            <w:tcW w:w="1152" w:type="dxa"/>
            <w:vAlign w:val="center"/>
          </w:tcPr>
          <w:p w14:paraId="102FB915" w14:textId="626A04A3" w:rsidR="006E328D" w:rsidRPr="000A1621" w:rsidRDefault="00233E54" w:rsidP="006E328D">
            <w:pPr>
              <w:pStyle w:val="Table"/>
              <w:keepNext/>
              <w:rPr>
                <w:sz w:val="20"/>
                <w:szCs w:val="16"/>
              </w:rPr>
            </w:pPr>
            <w:r>
              <w:rPr>
                <w:sz w:val="20"/>
                <w:szCs w:val="16"/>
              </w:rPr>
              <w:t>-</w:t>
            </w:r>
          </w:p>
        </w:tc>
        <w:tc>
          <w:tcPr>
            <w:tcW w:w="1152" w:type="dxa"/>
            <w:vAlign w:val="center"/>
          </w:tcPr>
          <w:p w14:paraId="11DC1B38" w14:textId="223C94E9" w:rsidR="006E328D" w:rsidRPr="000A1621" w:rsidRDefault="002547E9" w:rsidP="006E328D">
            <w:pPr>
              <w:pStyle w:val="Table"/>
              <w:keepNext/>
              <w:rPr>
                <w:sz w:val="20"/>
                <w:szCs w:val="16"/>
              </w:rPr>
            </w:pPr>
            <w:r>
              <w:rPr>
                <w:sz w:val="20"/>
                <w:szCs w:val="16"/>
              </w:rPr>
              <w:t>-</w:t>
            </w:r>
          </w:p>
        </w:tc>
        <w:tc>
          <w:tcPr>
            <w:tcW w:w="1152" w:type="dxa"/>
            <w:vAlign w:val="center"/>
          </w:tcPr>
          <w:p w14:paraId="440CFCD9" w14:textId="5F2D525F" w:rsidR="006E328D" w:rsidRPr="000A1621" w:rsidRDefault="00654B60"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2BB716B9" w:rsidR="006E328D" w:rsidRPr="000A1621" w:rsidRDefault="006C0F93" w:rsidP="006E328D">
            <w:pPr>
              <w:pStyle w:val="Table"/>
              <w:keepNext/>
              <w:rPr>
                <w:sz w:val="20"/>
                <w:szCs w:val="16"/>
              </w:rPr>
            </w:pPr>
            <w:r>
              <w:rPr>
                <w:sz w:val="20"/>
                <w:szCs w:val="16"/>
              </w:rPr>
              <w:t>-</w:t>
            </w:r>
          </w:p>
        </w:tc>
        <w:tc>
          <w:tcPr>
            <w:tcW w:w="1152" w:type="dxa"/>
            <w:vAlign w:val="center"/>
          </w:tcPr>
          <w:p w14:paraId="6FB294A0" w14:textId="508CEED2" w:rsidR="006E328D" w:rsidRPr="000A1621" w:rsidRDefault="00F035B4" w:rsidP="006E328D">
            <w:pPr>
              <w:pStyle w:val="Table"/>
              <w:keepNext/>
              <w:rPr>
                <w:sz w:val="20"/>
                <w:szCs w:val="16"/>
              </w:rPr>
            </w:pPr>
            <w:r>
              <w:rPr>
                <w:sz w:val="20"/>
                <w:szCs w:val="16"/>
              </w:rPr>
              <w:t>.063</w:t>
            </w:r>
          </w:p>
        </w:tc>
        <w:tc>
          <w:tcPr>
            <w:tcW w:w="1152" w:type="dxa"/>
            <w:vAlign w:val="center"/>
          </w:tcPr>
          <w:p w14:paraId="30FCB3EA" w14:textId="1840BEA7" w:rsidR="006E328D" w:rsidRPr="000A1621" w:rsidRDefault="00233E54" w:rsidP="006E328D">
            <w:pPr>
              <w:pStyle w:val="Table"/>
              <w:keepNext/>
              <w:rPr>
                <w:sz w:val="20"/>
                <w:szCs w:val="16"/>
              </w:rPr>
            </w:pPr>
            <w:r>
              <w:rPr>
                <w:sz w:val="20"/>
                <w:szCs w:val="16"/>
              </w:rPr>
              <w:t>-</w:t>
            </w:r>
          </w:p>
        </w:tc>
        <w:tc>
          <w:tcPr>
            <w:tcW w:w="1152" w:type="dxa"/>
            <w:vAlign w:val="center"/>
          </w:tcPr>
          <w:p w14:paraId="698EE029" w14:textId="09296785" w:rsidR="006E328D" w:rsidRPr="000A1621" w:rsidRDefault="002547E9" w:rsidP="006E328D">
            <w:pPr>
              <w:pStyle w:val="Table"/>
              <w:keepNext/>
              <w:rPr>
                <w:sz w:val="20"/>
                <w:szCs w:val="16"/>
              </w:rPr>
            </w:pPr>
            <w:r>
              <w:rPr>
                <w:sz w:val="20"/>
                <w:szCs w:val="16"/>
              </w:rPr>
              <w:t>-</w:t>
            </w:r>
          </w:p>
        </w:tc>
        <w:tc>
          <w:tcPr>
            <w:tcW w:w="1152" w:type="dxa"/>
            <w:vAlign w:val="center"/>
          </w:tcPr>
          <w:p w14:paraId="293A8207" w14:textId="68BE019E" w:rsidR="006E328D" w:rsidRPr="000A1621" w:rsidRDefault="00654B60"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32B56CCF" w:rsidR="006E328D" w:rsidRPr="000A1621" w:rsidRDefault="006C0F93" w:rsidP="006E328D">
            <w:pPr>
              <w:pStyle w:val="Table"/>
              <w:keepNext/>
              <w:rPr>
                <w:sz w:val="20"/>
                <w:szCs w:val="16"/>
              </w:rPr>
            </w:pPr>
            <w:r>
              <w:rPr>
                <w:sz w:val="20"/>
                <w:szCs w:val="16"/>
              </w:rPr>
              <w:t>-</w:t>
            </w:r>
          </w:p>
        </w:tc>
        <w:tc>
          <w:tcPr>
            <w:tcW w:w="1152" w:type="dxa"/>
            <w:vAlign w:val="center"/>
          </w:tcPr>
          <w:p w14:paraId="4C8588FB" w14:textId="5790294A" w:rsidR="006E328D" w:rsidRPr="000A1621" w:rsidRDefault="00F035B4" w:rsidP="006E328D">
            <w:pPr>
              <w:pStyle w:val="Table"/>
              <w:keepNext/>
              <w:rPr>
                <w:sz w:val="20"/>
                <w:szCs w:val="16"/>
              </w:rPr>
            </w:pPr>
            <w:r>
              <w:rPr>
                <w:sz w:val="20"/>
                <w:szCs w:val="16"/>
              </w:rPr>
              <w:t>.424</w:t>
            </w:r>
          </w:p>
        </w:tc>
        <w:tc>
          <w:tcPr>
            <w:tcW w:w="1152" w:type="dxa"/>
            <w:vAlign w:val="center"/>
          </w:tcPr>
          <w:p w14:paraId="39E4D1FC" w14:textId="2200C4E8" w:rsidR="006E328D" w:rsidRPr="000A1621" w:rsidRDefault="00233E54" w:rsidP="006E328D">
            <w:pPr>
              <w:pStyle w:val="Table"/>
              <w:keepNext/>
              <w:rPr>
                <w:sz w:val="20"/>
                <w:szCs w:val="16"/>
              </w:rPr>
            </w:pPr>
            <w:r>
              <w:rPr>
                <w:sz w:val="20"/>
                <w:szCs w:val="16"/>
              </w:rPr>
              <w:t>.457</w:t>
            </w:r>
          </w:p>
        </w:tc>
        <w:tc>
          <w:tcPr>
            <w:tcW w:w="1152" w:type="dxa"/>
            <w:vAlign w:val="center"/>
          </w:tcPr>
          <w:p w14:paraId="1A58915B" w14:textId="147507A0" w:rsidR="006E328D" w:rsidRPr="000A1621" w:rsidRDefault="002547E9" w:rsidP="006E328D">
            <w:pPr>
              <w:pStyle w:val="Table"/>
              <w:keepNext/>
              <w:rPr>
                <w:sz w:val="20"/>
                <w:szCs w:val="16"/>
              </w:rPr>
            </w:pPr>
            <w:r>
              <w:rPr>
                <w:sz w:val="20"/>
                <w:szCs w:val="16"/>
              </w:rPr>
              <w:t>-</w:t>
            </w:r>
          </w:p>
        </w:tc>
        <w:tc>
          <w:tcPr>
            <w:tcW w:w="1152" w:type="dxa"/>
            <w:vAlign w:val="center"/>
          </w:tcPr>
          <w:p w14:paraId="52CD1D9C" w14:textId="5C50F4F2" w:rsidR="006E328D" w:rsidRPr="000A1621" w:rsidRDefault="00654B60"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51C1E08" w:rsidR="006E328D" w:rsidRPr="000A1621" w:rsidRDefault="006C0F93" w:rsidP="006E328D">
            <w:pPr>
              <w:pStyle w:val="Table"/>
              <w:keepNext/>
              <w:rPr>
                <w:sz w:val="20"/>
                <w:szCs w:val="16"/>
              </w:rPr>
            </w:pPr>
            <w:r>
              <w:rPr>
                <w:sz w:val="20"/>
                <w:szCs w:val="16"/>
              </w:rPr>
              <w:t>-</w:t>
            </w:r>
          </w:p>
        </w:tc>
        <w:tc>
          <w:tcPr>
            <w:tcW w:w="1152" w:type="dxa"/>
            <w:vAlign w:val="center"/>
          </w:tcPr>
          <w:p w14:paraId="466514F5" w14:textId="09BAEBF7" w:rsidR="006E328D" w:rsidRPr="000A1621" w:rsidRDefault="009B7288" w:rsidP="006E328D">
            <w:pPr>
              <w:pStyle w:val="Table"/>
              <w:keepNext/>
              <w:rPr>
                <w:sz w:val="20"/>
                <w:szCs w:val="16"/>
              </w:rPr>
            </w:pPr>
            <w:r>
              <w:rPr>
                <w:sz w:val="20"/>
                <w:szCs w:val="16"/>
              </w:rPr>
              <w:t>-</w:t>
            </w:r>
          </w:p>
        </w:tc>
        <w:tc>
          <w:tcPr>
            <w:tcW w:w="1152" w:type="dxa"/>
            <w:vAlign w:val="center"/>
          </w:tcPr>
          <w:p w14:paraId="2EE1CA5B" w14:textId="0C4AB42E" w:rsidR="006E328D" w:rsidRPr="000A1621" w:rsidRDefault="00233E54" w:rsidP="006E328D">
            <w:pPr>
              <w:pStyle w:val="Table"/>
              <w:keepNext/>
              <w:rPr>
                <w:sz w:val="20"/>
                <w:szCs w:val="16"/>
              </w:rPr>
            </w:pPr>
            <w:r>
              <w:rPr>
                <w:sz w:val="20"/>
                <w:szCs w:val="16"/>
              </w:rPr>
              <w:t>-</w:t>
            </w:r>
          </w:p>
        </w:tc>
        <w:tc>
          <w:tcPr>
            <w:tcW w:w="1152" w:type="dxa"/>
            <w:vAlign w:val="center"/>
          </w:tcPr>
          <w:p w14:paraId="271CC640" w14:textId="68B24257" w:rsidR="006E328D" w:rsidRPr="000A1621" w:rsidRDefault="002547E9" w:rsidP="006E328D">
            <w:pPr>
              <w:pStyle w:val="Table"/>
              <w:keepNext/>
              <w:rPr>
                <w:sz w:val="20"/>
                <w:szCs w:val="16"/>
              </w:rPr>
            </w:pPr>
            <w:r>
              <w:rPr>
                <w:sz w:val="20"/>
                <w:szCs w:val="16"/>
              </w:rPr>
              <w:t>-</w:t>
            </w:r>
          </w:p>
        </w:tc>
        <w:tc>
          <w:tcPr>
            <w:tcW w:w="1152" w:type="dxa"/>
            <w:vAlign w:val="center"/>
          </w:tcPr>
          <w:p w14:paraId="15EE39C7" w14:textId="28D1CCFE" w:rsidR="006E328D" w:rsidRPr="000A1621" w:rsidRDefault="00654B60"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52B91B21" w:rsidR="006E328D" w:rsidRPr="000A1621" w:rsidRDefault="006C0F93" w:rsidP="006E328D">
            <w:pPr>
              <w:pStyle w:val="Table"/>
              <w:keepNext/>
              <w:rPr>
                <w:sz w:val="20"/>
                <w:szCs w:val="16"/>
              </w:rPr>
            </w:pPr>
            <w:r>
              <w:rPr>
                <w:sz w:val="20"/>
                <w:szCs w:val="16"/>
              </w:rPr>
              <w:t>-</w:t>
            </w:r>
          </w:p>
        </w:tc>
        <w:tc>
          <w:tcPr>
            <w:tcW w:w="1152" w:type="dxa"/>
            <w:vAlign w:val="center"/>
          </w:tcPr>
          <w:p w14:paraId="21B21B97" w14:textId="62FB22CB" w:rsidR="006E328D" w:rsidRPr="000A1621" w:rsidRDefault="009B7288" w:rsidP="006E328D">
            <w:pPr>
              <w:pStyle w:val="Table"/>
              <w:keepNext/>
              <w:rPr>
                <w:sz w:val="20"/>
                <w:szCs w:val="16"/>
              </w:rPr>
            </w:pPr>
            <w:r>
              <w:rPr>
                <w:sz w:val="20"/>
                <w:szCs w:val="16"/>
              </w:rPr>
              <w:t>-</w:t>
            </w:r>
          </w:p>
        </w:tc>
        <w:tc>
          <w:tcPr>
            <w:tcW w:w="1152" w:type="dxa"/>
            <w:vAlign w:val="center"/>
          </w:tcPr>
          <w:p w14:paraId="48D923C8" w14:textId="28EF039B" w:rsidR="006E328D" w:rsidRPr="000A1621" w:rsidRDefault="00233E54" w:rsidP="006E328D">
            <w:pPr>
              <w:pStyle w:val="Table"/>
              <w:keepNext/>
              <w:rPr>
                <w:sz w:val="20"/>
                <w:szCs w:val="16"/>
              </w:rPr>
            </w:pPr>
            <w:r>
              <w:rPr>
                <w:sz w:val="20"/>
                <w:szCs w:val="16"/>
              </w:rPr>
              <w:t>-</w:t>
            </w:r>
          </w:p>
        </w:tc>
        <w:tc>
          <w:tcPr>
            <w:tcW w:w="1152" w:type="dxa"/>
            <w:vAlign w:val="center"/>
          </w:tcPr>
          <w:p w14:paraId="4D3E84C6" w14:textId="19A7ECCF" w:rsidR="006E328D" w:rsidRPr="000A1621" w:rsidRDefault="002547E9" w:rsidP="006E328D">
            <w:pPr>
              <w:pStyle w:val="Table"/>
              <w:keepNext/>
              <w:rPr>
                <w:sz w:val="20"/>
                <w:szCs w:val="16"/>
              </w:rPr>
            </w:pPr>
            <w:r>
              <w:rPr>
                <w:sz w:val="20"/>
                <w:szCs w:val="16"/>
              </w:rPr>
              <w:t>-</w:t>
            </w:r>
          </w:p>
        </w:tc>
        <w:tc>
          <w:tcPr>
            <w:tcW w:w="1152" w:type="dxa"/>
            <w:vAlign w:val="center"/>
          </w:tcPr>
          <w:p w14:paraId="727886F4" w14:textId="13B20764" w:rsidR="006E328D" w:rsidRPr="000A1621" w:rsidRDefault="00654B60"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2252B581" w:rsidR="006E328D" w:rsidRPr="000A1621" w:rsidRDefault="006C0F93" w:rsidP="006E328D">
            <w:pPr>
              <w:pStyle w:val="Table"/>
              <w:keepNext/>
              <w:rPr>
                <w:sz w:val="20"/>
                <w:szCs w:val="16"/>
              </w:rPr>
            </w:pPr>
            <w:r>
              <w:rPr>
                <w:sz w:val="20"/>
                <w:szCs w:val="16"/>
              </w:rPr>
              <w:t>-</w:t>
            </w:r>
          </w:p>
        </w:tc>
        <w:tc>
          <w:tcPr>
            <w:tcW w:w="1152" w:type="dxa"/>
            <w:vAlign w:val="center"/>
          </w:tcPr>
          <w:p w14:paraId="0BEEE042" w14:textId="5772AB33" w:rsidR="006E328D" w:rsidRPr="000A1621" w:rsidRDefault="009B7288" w:rsidP="006E328D">
            <w:pPr>
              <w:pStyle w:val="Table"/>
              <w:keepNext/>
              <w:rPr>
                <w:sz w:val="20"/>
                <w:szCs w:val="16"/>
              </w:rPr>
            </w:pPr>
            <w:r>
              <w:rPr>
                <w:sz w:val="20"/>
                <w:szCs w:val="16"/>
              </w:rPr>
              <w:t>-</w:t>
            </w:r>
          </w:p>
        </w:tc>
        <w:tc>
          <w:tcPr>
            <w:tcW w:w="1152" w:type="dxa"/>
            <w:vAlign w:val="center"/>
          </w:tcPr>
          <w:p w14:paraId="661DFC52" w14:textId="746A224E" w:rsidR="006E328D" w:rsidRPr="000A1621" w:rsidRDefault="00233E54" w:rsidP="006E328D">
            <w:pPr>
              <w:pStyle w:val="Table"/>
              <w:keepNext/>
              <w:rPr>
                <w:sz w:val="20"/>
                <w:szCs w:val="16"/>
              </w:rPr>
            </w:pPr>
            <w:r>
              <w:rPr>
                <w:sz w:val="20"/>
                <w:szCs w:val="16"/>
              </w:rPr>
              <w:t>-</w:t>
            </w:r>
          </w:p>
        </w:tc>
        <w:tc>
          <w:tcPr>
            <w:tcW w:w="1152" w:type="dxa"/>
            <w:vAlign w:val="center"/>
          </w:tcPr>
          <w:p w14:paraId="2765C668" w14:textId="5A347593" w:rsidR="006E328D" w:rsidRPr="000A1621" w:rsidRDefault="002547E9" w:rsidP="006E328D">
            <w:pPr>
              <w:pStyle w:val="Table"/>
              <w:keepNext/>
              <w:rPr>
                <w:sz w:val="20"/>
                <w:szCs w:val="16"/>
              </w:rPr>
            </w:pPr>
            <w:r>
              <w:rPr>
                <w:sz w:val="20"/>
                <w:szCs w:val="16"/>
              </w:rPr>
              <w:t>-</w:t>
            </w:r>
          </w:p>
        </w:tc>
        <w:tc>
          <w:tcPr>
            <w:tcW w:w="1152" w:type="dxa"/>
            <w:vAlign w:val="center"/>
          </w:tcPr>
          <w:p w14:paraId="06795DD9" w14:textId="2FD23603" w:rsidR="006E328D" w:rsidRPr="000A1621" w:rsidRDefault="00654B60"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57441ACD" w:rsidR="006E328D" w:rsidRPr="000A1621" w:rsidRDefault="006C0F93" w:rsidP="006E328D">
            <w:pPr>
              <w:pStyle w:val="Table"/>
              <w:keepNext/>
              <w:rPr>
                <w:sz w:val="20"/>
                <w:szCs w:val="16"/>
              </w:rPr>
            </w:pPr>
            <w:r>
              <w:rPr>
                <w:sz w:val="20"/>
                <w:szCs w:val="16"/>
              </w:rPr>
              <w:t>.137</w:t>
            </w:r>
          </w:p>
        </w:tc>
        <w:tc>
          <w:tcPr>
            <w:tcW w:w="1152" w:type="dxa"/>
            <w:vAlign w:val="center"/>
          </w:tcPr>
          <w:p w14:paraId="3D573C9D" w14:textId="651E9B1E" w:rsidR="006E328D" w:rsidRPr="000A1621" w:rsidRDefault="009B7288" w:rsidP="006E328D">
            <w:pPr>
              <w:pStyle w:val="Table"/>
              <w:keepNext/>
              <w:rPr>
                <w:sz w:val="20"/>
                <w:szCs w:val="16"/>
              </w:rPr>
            </w:pPr>
            <w:r>
              <w:rPr>
                <w:sz w:val="20"/>
                <w:szCs w:val="16"/>
              </w:rPr>
              <w:t>-</w:t>
            </w:r>
          </w:p>
        </w:tc>
        <w:tc>
          <w:tcPr>
            <w:tcW w:w="1152" w:type="dxa"/>
            <w:vAlign w:val="center"/>
          </w:tcPr>
          <w:p w14:paraId="56BD2E12" w14:textId="26B2F1BD" w:rsidR="006E328D" w:rsidRPr="000A1621" w:rsidRDefault="00233E54" w:rsidP="006E328D">
            <w:pPr>
              <w:pStyle w:val="Table"/>
              <w:keepNext/>
              <w:rPr>
                <w:sz w:val="20"/>
                <w:szCs w:val="16"/>
              </w:rPr>
            </w:pPr>
            <w:r>
              <w:rPr>
                <w:sz w:val="20"/>
                <w:szCs w:val="16"/>
              </w:rPr>
              <w:t>-</w:t>
            </w:r>
          </w:p>
        </w:tc>
        <w:tc>
          <w:tcPr>
            <w:tcW w:w="1152" w:type="dxa"/>
            <w:vAlign w:val="center"/>
          </w:tcPr>
          <w:p w14:paraId="329D5CFB" w14:textId="298F60F8" w:rsidR="006E328D" w:rsidRPr="000A1621" w:rsidRDefault="002547E9" w:rsidP="006E328D">
            <w:pPr>
              <w:pStyle w:val="Table"/>
              <w:keepNext/>
              <w:rPr>
                <w:sz w:val="20"/>
                <w:szCs w:val="16"/>
              </w:rPr>
            </w:pPr>
            <w:r>
              <w:rPr>
                <w:sz w:val="20"/>
                <w:szCs w:val="16"/>
              </w:rPr>
              <w:t>-</w:t>
            </w:r>
          </w:p>
        </w:tc>
        <w:tc>
          <w:tcPr>
            <w:tcW w:w="1152" w:type="dxa"/>
            <w:vAlign w:val="center"/>
          </w:tcPr>
          <w:p w14:paraId="5A04C700" w14:textId="29295B43" w:rsidR="006E328D" w:rsidRPr="000A1621" w:rsidRDefault="00654B60" w:rsidP="006E328D">
            <w:pPr>
              <w:pStyle w:val="Table"/>
              <w:keepNext/>
              <w:rPr>
                <w:sz w:val="20"/>
                <w:szCs w:val="16"/>
              </w:rPr>
            </w:pPr>
            <w:r>
              <w:rPr>
                <w:sz w:val="20"/>
                <w:szCs w:val="16"/>
              </w:rPr>
              <w:t>.120</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2CAF9DF0" w:rsidR="006E328D" w:rsidRPr="000A1621" w:rsidRDefault="006C0F93" w:rsidP="006E328D">
            <w:pPr>
              <w:pStyle w:val="Table"/>
              <w:keepNext/>
              <w:rPr>
                <w:sz w:val="20"/>
                <w:szCs w:val="16"/>
              </w:rPr>
            </w:pPr>
            <w:r>
              <w:rPr>
                <w:sz w:val="20"/>
                <w:szCs w:val="16"/>
              </w:rPr>
              <w:t>-</w:t>
            </w:r>
          </w:p>
        </w:tc>
        <w:tc>
          <w:tcPr>
            <w:tcW w:w="1152" w:type="dxa"/>
            <w:vAlign w:val="center"/>
          </w:tcPr>
          <w:p w14:paraId="5A6E6C97" w14:textId="5F122E89" w:rsidR="006E328D" w:rsidRPr="000A1621" w:rsidRDefault="009B7288" w:rsidP="006E328D">
            <w:pPr>
              <w:pStyle w:val="Table"/>
              <w:keepNext/>
              <w:rPr>
                <w:sz w:val="20"/>
                <w:szCs w:val="16"/>
              </w:rPr>
            </w:pPr>
            <w:r>
              <w:rPr>
                <w:sz w:val="20"/>
                <w:szCs w:val="16"/>
              </w:rPr>
              <w:t>.282</w:t>
            </w:r>
          </w:p>
        </w:tc>
        <w:tc>
          <w:tcPr>
            <w:tcW w:w="1152" w:type="dxa"/>
            <w:vAlign w:val="center"/>
          </w:tcPr>
          <w:p w14:paraId="5948CAA0" w14:textId="128EBA99" w:rsidR="006E328D" w:rsidRPr="000A1621" w:rsidRDefault="00233E54" w:rsidP="006E328D">
            <w:pPr>
              <w:pStyle w:val="Table"/>
              <w:keepNext/>
              <w:rPr>
                <w:sz w:val="20"/>
                <w:szCs w:val="16"/>
              </w:rPr>
            </w:pPr>
            <w:r>
              <w:rPr>
                <w:sz w:val="20"/>
                <w:szCs w:val="16"/>
              </w:rPr>
              <w:t>.076</w:t>
            </w:r>
          </w:p>
        </w:tc>
        <w:tc>
          <w:tcPr>
            <w:tcW w:w="1152" w:type="dxa"/>
            <w:vAlign w:val="center"/>
          </w:tcPr>
          <w:p w14:paraId="589239EF" w14:textId="7C87D864" w:rsidR="006E328D" w:rsidRPr="000A1621" w:rsidRDefault="002547E9" w:rsidP="006E328D">
            <w:pPr>
              <w:pStyle w:val="Table"/>
              <w:keepNext/>
              <w:rPr>
                <w:sz w:val="20"/>
                <w:szCs w:val="16"/>
              </w:rPr>
            </w:pPr>
            <w:r>
              <w:rPr>
                <w:sz w:val="20"/>
                <w:szCs w:val="16"/>
              </w:rPr>
              <w:t>-</w:t>
            </w:r>
          </w:p>
        </w:tc>
        <w:tc>
          <w:tcPr>
            <w:tcW w:w="1152" w:type="dxa"/>
            <w:vAlign w:val="center"/>
          </w:tcPr>
          <w:p w14:paraId="7CC56F8B" w14:textId="329EF3B4" w:rsidR="006E328D" w:rsidRPr="000A1621" w:rsidRDefault="00654B60"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684AC56B" w:rsidR="006E328D" w:rsidRPr="000A1621" w:rsidRDefault="006C0F93" w:rsidP="006E328D">
            <w:pPr>
              <w:pStyle w:val="Table"/>
              <w:keepNext/>
              <w:rPr>
                <w:sz w:val="20"/>
                <w:szCs w:val="16"/>
              </w:rPr>
            </w:pPr>
            <w:r>
              <w:rPr>
                <w:sz w:val="20"/>
                <w:szCs w:val="16"/>
              </w:rPr>
              <w:t>-</w:t>
            </w:r>
          </w:p>
        </w:tc>
        <w:tc>
          <w:tcPr>
            <w:tcW w:w="1152" w:type="dxa"/>
            <w:vAlign w:val="center"/>
          </w:tcPr>
          <w:p w14:paraId="7AF3FC7E" w14:textId="291721AA" w:rsidR="006E328D" w:rsidRPr="000A1621" w:rsidRDefault="009B7288" w:rsidP="006E328D">
            <w:pPr>
              <w:pStyle w:val="Table"/>
              <w:keepNext/>
              <w:rPr>
                <w:sz w:val="20"/>
                <w:szCs w:val="16"/>
              </w:rPr>
            </w:pPr>
            <w:r>
              <w:rPr>
                <w:sz w:val="20"/>
                <w:szCs w:val="16"/>
              </w:rPr>
              <w:t>-</w:t>
            </w:r>
          </w:p>
        </w:tc>
        <w:tc>
          <w:tcPr>
            <w:tcW w:w="1152" w:type="dxa"/>
            <w:vAlign w:val="center"/>
          </w:tcPr>
          <w:p w14:paraId="7D2A65F4" w14:textId="367AB416" w:rsidR="006E328D" w:rsidRPr="000A1621" w:rsidRDefault="007F4033" w:rsidP="006E328D">
            <w:pPr>
              <w:pStyle w:val="Table"/>
              <w:keepNext/>
              <w:rPr>
                <w:sz w:val="20"/>
                <w:szCs w:val="16"/>
              </w:rPr>
            </w:pPr>
            <w:r>
              <w:rPr>
                <w:sz w:val="20"/>
                <w:szCs w:val="16"/>
              </w:rPr>
              <w:t>-</w:t>
            </w:r>
          </w:p>
        </w:tc>
        <w:tc>
          <w:tcPr>
            <w:tcW w:w="1152" w:type="dxa"/>
            <w:vAlign w:val="center"/>
          </w:tcPr>
          <w:p w14:paraId="5E964F54" w14:textId="02856D6B" w:rsidR="006E328D" w:rsidRPr="000A1621" w:rsidRDefault="002547E9" w:rsidP="006E328D">
            <w:pPr>
              <w:pStyle w:val="Table"/>
              <w:keepNext/>
              <w:rPr>
                <w:sz w:val="20"/>
                <w:szCs w:val="16"/>
              </w:rPr>
            </w:pPr>
            <w:r>
              <w:rPr>
                <w:sz w:val="20"/>
                <w:szCs w:val="16"/>
              </w:rPr>
              <w:t>-</w:t>
            </w:r>
          </w:p>
        </w:tc>
        <w:tc>
          <w:tcPr>
            <w:tcW w:w="1152" w:type="dxa"/>
            <w:vAlign w:val="center"/>
          </w:tcPr>
          <w:p w14:paraId="476E35F0" w14:textId="63163CD5" w:rsidR="006E328D" w:rsidRPr="000A1621" w:rsidRDefault="00654B60" w:rsidP="006E328D">
            <w:pPr>
              <w:pStyle w:val="Table"/>
              <w:keepNext/>
              <w:rPr>
                <w:sz w:val="20"/>
                <w:szCs w:val="16"/>
              </w:rPr>
            </w:pPr>
            <w:r>
              <w:rPr>
                <w:sz w:val="20"/>
                <w:szCs w:val="16"/>
              </w:rPr>
              <w:t>.104</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178493C8" w:rsidR="006E328D" w:rsidRPr="000A1621" w:rsidRDefault="006C0F93" w:rsidP="006E328D">
            <w:pPr>
              <w:pStyle w:val="Table"/>
              <w:keepNext/>
              <w:rPr>
                <w:sz w:val="20"/>
                <w:szCs w:val="16"/>
              </w:rPr>
            </w:pPr>
            <w:r>
              <w:rPr>
                <w:sz w:val="20"/>
                <w:szCs w:val="16"/>
              </w:rPr>
              <w:t>-</w:t>
            </w:r>
          </w:p>
        </w:tc>
        <w:tc>
          <w:tcPr>
            <w:tcW w:w="1152" w:type="dxa"/>
            <w:vAlign w:val="center"/>
          </w:tcPr>
          <w:p w14:paraId="4E296C80" w14:textId="77733E50" w:rsidR="006E328D" w:rsidRPr="000A1621" w:rsidRDefault="009B7288" w:rsidP="006E328D">
            <w:pPr>
              <w:pStyle w:val="Table"/>
              <w:keepNext/>
              <w:rPr>
                <w:sz w:val="20"/>
                <w:szCs w:val="16"/>
              </w:rPr>
            </w:pPr>
            <w:r>
              <w:rPr>
                <w:sz w:val="20"/>
                <w:szCs w:val="16"/>
              </w:rPr>
              <w:t>-</w:t>
            </w:r>
          </w:p>
        </w:tc>
        <w:tc>
          <w:tcPr>
            <w:tcW w:w="1152" w:type="dxa"/>
            <w:vAlign w:val="center"/>
          </w:tcPr>
          <w:p w14:paraId="2634550D" w14:textId="1C5B82B7" w:rsidR="006E328D" w:rsidRPr="000A1621" w:rsidRDefault="007F4033" w:rsidP="006E328D">
            <w:pPr>
              <w:pStyle w:val="Table"/>
              <w:keepNext/>
              <w:rPr>
                <w:sz w:val="20"/>
                <w:szCs w:val="16"/>
              </w:rPr>
            </w:pPr>
            <w:r>
              <w:rPr>
                <w:sz w:val="20"/>
                <w:szCs w:val="16"/>
              </w:rPr>
              <w:t>-</w:t>
            </w:r>
          </w:p>
        </w:tc>
        <w:tc>
          <w:tcPr>
            <w:tcW w:w="1152" w:type="dxa"/>
            <w:vAlign w:val="center"/>
          </w:tcPr>
          <w:p w14:paraId="40AF9270" w14:textId="53C3435D" w:rsidR="006E328D" w:rsidRPr="000A1621" w:rsidRDefault="002547E9" w:rsidP="006E328D">
            <w:pPr>
              <w:pStyle w:val="Table"/>
              <w:keepNext/>
              <w:rPr>
                <w:sz w:val="20"/>
                <w:szCs w:val="16"/>
              </w:rPr>
            </w:pPr>
            <w:r>
              <w:rPr>
                <w:sz w:val="20"/>
                <w:szCs w:val="16"/>
              </w:rPr>
              <w:t>-</w:t>
            </w:r>
          </w:p>
        </w:tc>
        <w:tc>
          <w:tcPr>
            <w:tcW w:w="1152" w:type="dxa"/>
            <w:vAlign w:val="center"/>
          </w:tcPr>
          <w:p w14:paraId="2A91ADCD" w14:textId="6728B2EF" w:rsidR="006E328D" w:rsidRPr="000A1621" w:rsidRDefault="00654B60"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54262770" w:rsidR="006E328D" w:rsidRPr="000A1621" w:rsidRDefault="006C0F93" w:rsidP="006E328D">
            <w:pPr>
              <w:pStyle w:val="Table"/>
              <w:keepNext/>
              <w:rPr>
                <w:sz w:val="20"/>
                <w:szCs w:val="16"/>
              </w:rPr>
            </w:pPr>
            <w:r>
              <w:rPr>
                <w:sz w:val="20"/>
                <w:szCs w:val="16"/>
              </w:rPr>
              <w:t>-</w:t>
            </w:r>
          </w:p>
        </w:tc>
        <w:tc>
          <w:tcPr>
            <w:tcW w:w="1152" w:type="dxa"/>
            <w:vAlign w:val="center"/>
          </w:tcPr>
          <w:p w14:paraId="6ABAC742" w14:textId="1B2A6ED0" w:rsidR="006E328D" w:rsidRPr="000A1621" w:rsidRDefault="009B7288" w:rsidP="006E328D">
            <w:pPr>
              <w:pStyle w:val="Table"/>
              <w:keepNext/>
              <w:rPr>
                <w:sz w:val="20"/>
                <w:szCs w:val="16"/>
              </w:rPr>
            </w:pPr>
            <w:r>
              <w:rPr>
                <w:sz w:val="20"/>
                <w:szCs w:val="16"/>
              </w:rPr>
              <w:t>-</w:t>
            </w:r>
          </w:p>
        </w:tc>
        <w:tc>
          <w:tcPr>
            <w:tcW w:w="1152" w:type="dxa"/>
            <w:vAlign w:val="center"/>
          </w:tcPr>
          <w:p w14:paraId="1A7B2345" w14:textId="7DB26E55" w:rsidR="006E328D" w:rsidRPr="000A1621" w:rsidRDefault="007F4033" w:rsidP="006E328D">
            <w:pPr>
              <w:pStyle w:val="Table"/>
              <w:keepNext/>
              <w:rPr>
                <w:sz w:val="20"/>
                <w:szCs w:val="16"/>
              </w:rPr>
            </w:pPr>
            <w:r>
              <w:rPr>
                <w:sz w:val="20"/>
                <w:szCs w:val="16"/>
              </w:rPr>
              <w:t>-</w:t>
            </w:r>
          </w:p>
        </w:tc>
        <w:tc>
          <w:tcPr>
            <w:tcW w:w="1152" w:type="dxa"/>
            <w:vAlign w:val="center"/>
          </w:tcPr>
          <w:p w14:paraId="0104BDF3" w14:textId="5B306507" w:rsidR="006E328D" w:rsidRPr="000A1621" w:rsidRDefault="002547E9" w:rsidP="006E328D">
            <w:pPr>
              <w:pStyle w:val="Table"/>
              <w:keepNext/>
              <w:rPr>
                <w:sz w:val="20"/>
                <w:szCs w:val="16"/>
              </w:rPr>
            </w:pPr>
            <w:r>
              <w:rPr>
                <w:sz w:val="20"/>
                <w:szCs w:val="16"/>
              </w:rPr>
              <w:t>.096</w:t>
            </w:r>
          </w:p>
        </w:tc>
        <w:tc>
          <w:tcPr>
            <w:tcW w:w="1152" w:type="dxa"/>
            <w:vAlign w:val="center"/>
          </w:tcPr>
          <w:p w14:paraId="2DF7C961" w14:textId="1F6568D2" w:rsidR="006E328D" w:rsidRPr="000A1621" w:rsidRDefault="00654B60"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56C3CDFA" w:rsidR="006E328D" w:rsidRPr="000A1621" w:rsidRDefault="006C0F93" w:rsidP="006E328D">
            <w:pPr>
              <w:pStyle w:val="Table"/>
              <w:keepNext/>
              <w:rPr>
                <w:sz w:val="20"/>
                <w:szCs w:val="16"/>
              </w:rPr>
            </w:pPr>
            <w:r>
              <w:rPr>
                <w:sz w:val="20"/>
                <w:szCs w:val="16"/>
              </w:rPr>
              <w:t>-</w:t>
            </w:r>
          </w:p>
        </w:tc>
        <w:tc>
          <w:tcPr>
            <w:tcW w:w="1152" w:type="dxa"/>
            <w:vAlign w:val="center"/>
          </w:tcPr>
          <w:p w14:paraId="306B2982" w14:textId="45E9DCD5" w:rsidR="006E328D" w:rsidRPr="000A1621" w:rsidRDefault="009B7288" w:rsidP="006E328D">
            <w:pPr>
              <w:pStyle w:val="Table"/>
              <w:keepNext/>
              <w:rPr>
                <w:sz w:val="20"/>
                <w:szCs w:val="16"/>
              </w:rPr>
            </w:pPr>
            <w:r>
              <w:rPr>
                <w:sz w:val="20"/>
                <w:szCs w:val="16"/>
              </w:rPr>
              <w:t>-</w:t>
            </w:r>
          </w:p>
        </w:tc>
        <w:tc>
          <w:tcPr>
            <w:tcW w:w="1152" w:type="dxa"/>
            <w:vAlign w:val="center"/>
          </w:tcPr>
          <w:p w14:paraId="1A243E57" w14:textId="413FBA80" w:rsidR="006E328D" w:rsidRPr="000A1621" w:rsidRDefault="007F4033" w:rsidP="006E328D">
            <w:pPr>
              <w:pStyle w:val="Table"/>
              <w:keepNext/>
              <w:rPr>
                <w:sz w:val="20"/>
                <w:szCs w:val="16"/>
              </w:rPr>
            </w:pPr>
            <w:r>
              <w:rPr>
                <w:sz w:val="20"/>
                <w:szCs w:val="16"/>
              </w:rPr>
              <w:t>-</w:t>
            </w:r>
          </w:p>
        </w:tc>
        <w:tc>
          <w:tcPr>
            <w:tcW w:w="1152" w:type="dxa"/>
            <w:vAlign w:val="center"/>
          </w:tcPr>
          <w:p w14:paraId="7B784879" w14:textId="57A17791" w:rsidR="006E328D" w:rsidRPr="000A1621" w:rsidRDefault="00654B60" w:rsidP="006E328D">
            <w:pPr>
              <w:pStyle w:val="Table"/>
              <w:keepNext/>
              <w:rPr>
                <w:sz w:val="20"/>
                <w:szCs w:val="16"/>
              </w:rPr>
            </w:pPr>
            <w:r>
              <w:rPr>
                <w:sz w:val="20"/>
                <w:szCs w:val="16"/>
              </w:rPr>
              <w:t>-</w:t>
            </w:r>
          </w:p>
        </w:tc>
        <w:tc>
          <w:tcPr>
            <w:tcW w:w="1152" w:type="dxa"/>
            <w:vAlign w:val="center"/>
          </w:tcPr>
          <w:p w14:paraId="508144FD" w14:textId="10730CA5" w:rsidR="006E328D" w:rsidRPr="000A1621" w:rsidRDefault="00654B60"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30C1C4F1" w:rsidR="006E328D" w:rsidRPr="000A1621" w:rsidRDefault="006C0F93" w:rsidP="006E328D">
            <w:pPr>
              <w:pStyle w:val="Table"/>
              <w:keepNext/>
              <w:rPr>
                <w:sz w:val="20"/>
                <w:szCs w:val="16"/>
              </w:rPr>
            </w:pPr>
            <w:r>
              <w:rPr>
                <w:sz w:val="20"/>
                <w:szCs w:val="16"/>
              </w:rPr>
              <w:t>-</w:t>
            </w:r>
          </w:p>
        </w:tc>
        <w:tc>
          <w:tcPr>
            <w:tcW w:w="1152" w:type="dxa"/>
            <w:vAlign w:val="center"/>
          </w:tcPr>
          <w:p w14:paraId="4D96ED1D" w14:textId="76DB888B" w:rsidR="006E328D" w:rsidRPr="000A1621" w:rsidRDefault="009B7288" w:rsidP="006E328D">
            <w:pPr>
              <w:pStyle w:val="Table"/>
              <w:keepNext/>
              <w:rPr>
                <w:sz w:val="20"/>
                <w:szCs w:val="16"/>
              </w:rPr>
            </w:pPr>
            <w:r>
              <w:rPr>
                <w:sz w:val="20"/>
                <w:szCs w:val="16"/>
              </w:rPr>
              <w:t>.147</w:t>
            </w:r>
          </w:p>
        </w:tc>
        <w:tc>
          <w:tcPr>
            <w:tcW w:w="1152" w:type="dxa"/>
            <w:vAlign w:val="center"/>
          </w:tcPr>
          <w:p w14:paraId="32135F28" w14:textId="0899298C" w:rsidR="006E328D" w:rsidRPr="000A1621" w:rsidRDefault="007F4033" w:rsidP="006E328D">
            <w:pPr>
              <w:pStyle w:val="Table"/>
              <w:keepNext/>
              <w:rPr>
                <w:sz w:val="20"/>
                <w:szCs w:val="16"/>
              </w:rPr>
            </w:pPr>
            <w:r>
              <w:rPr>
                <w:sz w:val="20"/>
                <w:szCs w:val="16"/>
              </w:rPr>
              <w:t>.080</w:t>
            </w:r>
          </w:p>
        </w:tc>
        <w:tc>
          <w:tcPr>
            <w:tcW w:w="1152" w:type="dxa"/>
            <w:vAlign w:val="center"/>
          </w:tcPr>
          <w:p w14:paraId="2C365168" w14:textId="6874E937" w:rsidR="006E328D" w:rsidRPr="000A1621" w:rsidRDefault="00654B60" w:rsidP="006E328D">
            <w:pPr>
              <w:pStyle w:val="Table"/>
              <w:keepNext/>
              <w:rPr>
                <w:sz w:val="20"/>
                <w:szCs w:val="16"/>
              </w:rPr>
            </w:pPr>
            <w:r>
              <w:rPr>
                <w:sz w:val="20"/>
                <w:szCs w:val="16"/>
              </w:rPr>
              <w:t>-</w:t>
            </w:r>
          </w:p>
        </w:tc>
        <w:tc>
          <w:tcPr>
            <w:tcW w:w="1152" w:type="dxa"/>
            <w:vAlign w:val="center"/>
          </w:tcPr>
          <w:p w14:paraId="3ADDCE62" w14:textId="28B8CCF1" w:rsidR="006E328D" w:rsidRPr="000A1621" w:rsidRDefault="00654B60"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14AD1238" w:rsidR="006E328D" w:rsidRPr="000A1621" w:rsidRDefault="006C0F93" w:rsidP="006E328D">
            <w:pPr>
              <w:pStyle w:val="Table"/>
              <w:keepNext/>
              <w:rPr>
                <w:sz w:val="20"/>
                <w:szCs w:val="16"/>
              </w:rPr>
            </w:pPr>
            <w:r>
              <w:rPr>
                <w:sz w:val="20"/>
                <w:szCs w:val="16"/>
              </w:rPr>
              <w:t>-</w:t>
            </w:r>
          </w:p>
        </w:tc>
        <w:tc>
          <w:tcPr>
            <w:tcW w:w="1152" w:type="dxa"/>
            <w:vAlign w:val="center"/>
          </w:tcPr>
          <w:p w14:paraId="53398D65" w14:textId="1AD66F19" w:rsidR="006E328D" w:rsidRPr="000A1621" w:rsidRDefault="009B7288" w:rsidP="006E328D">
            <w:pPr>
              <w:pStyle w:val="Table"/>
              <w:keepNext/>
              <w:rPr>
                <w:sz w:val="20"/>
                <w:szCs w:val="16"/>
              </w:rPr>
            </w:pPr>
            <w:r>
              <w:rPr>
                <w:sz w:val="20"/>
                <w:szCs w:val="16"/>
              </w:rPr>
              <w:t>-</w:t>
            </w:r>
          </w:p>
        </w:tc>
        <w:tc>
          <w:tcPr>
            <w:tcW w:w="1152" w:type="dxa"/>
            <w:vAlign w:val="center"/>
          </w:tcPr>
          <w:p w14:paraId="61F24FFA" w14:textId="3C486A67" w:rsidR="006E328D" w:rsidRPr="000A1621" w:rsidRDefault="007F4033" w:rsidP="006E328D">
            <w:pPr>
              <w:pStyle w:val="Table"/>
              <w:keepNext/>
              <w:rPr>
                <w:sz w:val="20"/>
                <w:szCs w:val="16"/>
              </w:rPr>
            </w:pPr>
            <w:r>
              <w:rPr>
                <w:sz w:val="20"/>
                <w:szCs w:val="16"/>
              </w:rPr>
              <w:t>-</w:t>
            </w:r>
          </w:p>
        </w:tc>
        <w:tc>
          <w:tcPr>
            <w:tcW w:w="1152" w:type="dxa"/>
            <w:vAlign w:val="center"/>
          </w:tcPr>
          <w:p w14:paraId="27F3266E" w14:textId="6823C044" w:rsidR="006E328D" w:rsidRPr="000A1621" w:rsidRDefault="00654B60" w:rsidP="006E328D">
            <w:pPr>
              <w:pStyle w:val="Table"/>
              <w:keepNext/>
              <w:rPr>
                <w:sz w:val="20"/>
                <w:szCs w:val="16"/>
              </w:rPr>
            </w:pPr>
            <w:r>
              <w:rPr>
                <w:sz w:val="20"/>
                <w:szCs w:val="16"/>
              </w:rPr>
              <w:t>-</w:t>
            </w:r>
          </w:p>
        </w:tc>
        <w:tc>
          <w:tcPr>
            <w:tcW w:w="1152" w:type="dxa"/>
            <w:vAlign w:val="center"/>
          </w:tcPr>
          <w:p w14:paraId="3616000F" w14:textId="549AF977" w:rsidR="006E328D" w:rsidRPr="000A1621" w:rsidRDefault="00654B60"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4EA09874" w:rsidR="006E328D" w:rsidRPr="000A1621" w:rsidRDefault="006C0F93" w:rsidP="006E328D">
            <w:pPr>
              <w:pStyle w:val="Table"/>
              <w:keepNext/>
              <w:rPr>
                <w:sz w:val="20"/>
                <w:szCs w:val="16"/>
              </w:rPr>
            </w:pPr>
            <w:r>
              <w:rPr>
                <w:sz w:val="20"/>
                <w:szCs w:val="16"/>
              </w:rPr>
              <w:t>-</w:t>
            </w:r>
          </w:p>
        </w:tc>
        <w:tc>
          <w:tcPr>
            <w:tcW w:w="1152" w:type="dxa"/>
            <w:vAlign w:val="center"/>
          </w:tcPr>
          <w:p w14:paraId="6F3DB90C" w14:textId="5C40EF24" w:rsidR="006E328D" w:rsidRPr="000A1621" w:rsidRDefault="009B7288" w:rsidP="006E328D">
            <w:pPr>
              <w:pStyle w:val="Table"/>
              <w:keepNext/>
              <w:rPr>
                <w:sz w:val="20"/>
                <w:szCs w:val="16"/>
              </w:rPr>
            </w:pPr>
            <w:r>
              <w:rPr>
                <w:sz w:val="20"/>
                <w:szCs w:val="16"/>
              </w:rPr>
              <w:t>-</w:t>
            </w:r>
          </w:p>
        </w:tc>
        <w:tc>
          <w:tcPr>
            <w:tcW w:w="1152" w:type="dxa"/>
            <w:vAlign w:val="center"/>
          </w:tcPr>
          <w:p w14:paraId="2DF0FB6B" w14:textId="4126CFD4" w:rsidR="006E328D" w:rsidRPr="000A1621" w:rsidRDefault="007F4033" w:rsidP="006E328D">
            <w:pPr>
              <w:pStyle w:val="Table"/>
              <w:keepNext/>
              <w:rPr>
                <w:sz w:val="20"/>
                <w:szCs w:val="16"/>
              </w:rPr>
            </w:pPr>
            <w:r>
              <w:rPr>
                <w:sz w:val="20"/>
                <w:szCs w:val="16"/>
              </w:rPr>
              <w:t>-</w:t>
            </w:r>
          </w:p>
        </w:tc>
        <w:tc>
          <w:tcPr>
            <w:tcW w:w="1152" w:type="dxa"/>
            <w:vAlign w:val="center"/>
          </w:tcPr>
          <w:p w14:paraId="10EA0DAB" w14:textId="3E93D003" w:rsidR="006E328D" w:rsidRPr="000A1621" w:rsidRDefault="00654B60" w:rsidP="006E328D">
            <w:pPr>
              <w:pStyle w:val="Table"/>
              <w:keepNext/>
              <w:rPr>
                <w:sz w:val="20"/>
                <w:szCs w:val="16"/>
              </w:rPr>
            </w:pPr>
            <w:r>
              <w:rPr>
                <w:sz w:val="20"/>
                <w:szCs w:val="16"/>
              </w:rPr>
              <w:t>-</w:t>
            </w:r>
          </w:p>
        </w:tc>
        <w:tc>
          <w:tcPr>
            <w:tcW w:w="1152" w:type="dxa"/>
            <w:vAlign w:val="center"/>
          </w:tcPr>
          <w:p w14:paraId="7E1B0BC5" w14:textId="586121BF" w:rsidR="006E328D" w:rsidRPr="000A1621" w:rsidRDefault="00654B60"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02057721" w:rsidR="006E328D" w:rsidRPr="000A1621" w:rsidRDefault="006C0F93"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123B244" w:rsidR="006E328D" w:rsidRPr="000A1621" w:rsidRDefault="009B7288"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08FFCCC3" w:rsidR="006E328D" w:rsidRPr="000A1621" w:rsidRDefault="007F4033"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479FDEBA" w:rsidR="006E328D" w:rsidRPr="000A1621" w:rsidRDefault="00654B60"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4AEBEAF4" w:rsidR="006E328D" w:rsidRPr="000A1621" w:rsidRDefault="00654B60" w:rsidP="006E328D">
            <w:pPr>
              <w:pStyle w:val="Table"/>
              <w:keepNext/>
              <w:rPr>
                <w:sz w:val="20"/>
                <w:szCs w:val="16"/>
              </w:rPr>
            </w:pPr>
            <w:r>
              <w:rPr>
                <w:sz w:val="20"/>
                <w:szCs w:val="16"/>
              </w:rPr>
              <w:t>.08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0163C7EE" w:rsidR="006E328D" w:rsidRPr="000A1621" w:rsidRDefault="00654B60" w:rsidP="006E328D">
            <w:pPr>
              <w:pStyle w:val="Table"/>
              <w:keepNext/>
              <w:rPr>
                <w:sz w:val="20"/>
                <w:szCs w:val="16"/>
              </w:rPr>
            </w:pPr>
            <w:r>
              <w:rPr>
                <w:sz w:val="20"/>
                <w:szCs w:val="16"/>
              </w:rPr>
              <w:t>0</w:t>
            </w:r>
            <w:r w:rsidR="00015621">
              <w:rPr>
                <w:sz w:val="20"/>
                <w:szCs w:val="16"/>
              </w:rPr>
              <w:t>.524</w:t>
            </w:r>
          </w:p>
        </w:tc>
        <w:tc>
          <w:tcPr>
            <w:tcW w:w="1152" w:type="dxa"/>
            <w:tcBorders>
              <w:top w:val="single" w:sz="4" w:space="0" w:color="auto"/>
            </w:tcBorders>
            <w:vAlign w:val="center"/>
          </w:tcPr>
          <w:p w14:paraId="3AF4FB10" w14:textId="51E09111" w:rsidR="006E328D" w:rsidRPr="000A1621" w:rsidRDefault="00654B60" w:rsidP="006E328D">
            <w:pPr>
              <w:pStyle w:val="Table"/>
              <w:keepNext/>
              <w:rPr>
                <w:sz w:val="20"/>
                <w:szCs w:val="16"/>
              </w:rPr>
            </w:pPr>
            <w:r>
              <w:rPr>
                <w:sz w:val="20"/>
                <w:szCs w:val="16"/>
              </w:rPr>
              <w:t>0</w:t>
            </w:r>
            <w:r w:rsidR="009A4933">
              <w:rPr>
                <w:sz w:val="20"/>
                <w:szCs w:val="16"/>
              </w:rPr>
              <w:t>.345</w:t>
            </w:r>
          </w:p>
        </w:tc>
        <w:tc>
          <w:tcPr>
            <w:tcW w:w="1152" w:type="dxa"/>
            <w:tcBorders>
              <w:top w:val="single" w:sz="4" w:space="0" w:color="auto"/>
            </w:tcBorders>
            <w:vAlign w:val="center"/>
          </w:tcPr>
          <w:p w14:paraId="6350600A" w14:textId="04371465" w:rsidR="006E328D" w:rsidRPr="000A1621" w:rsidRDefault="00D904FD" w:rsidP="006E328D">
            <w:pPr>
              <w:pStyle w:val="Table"/>
              <w:keepNext/>
              <w:rPr>
                <w:sz w:val="20"/>
                <w:szCs w:val="16"/>
              </w:rPr>
            </w:pPr>
            <w:r>
              <w:rPr>
                <w:sz w:val="20"/>
                <w:szCs w:val="16"/>
              </w:rPr>
              <w:t>0.076</w:t>
            </w:r>
          </w:p>
        </w:tc>
        <w:tc>
          <w:tcPr>
            <w:tcW w:w="1152" w:type="dxa"/>
            <w:tcBorders>
              <w:top w:val="single" w:sz="4" w:space="0" w:color="auto"/>
            </w:tcBorders>
            <w:vAlign w:val="center"/>
          </w:tcPr>
          <w:p w14:paraId="1D814790" w14:textId="64E0E9CC" w:rsidR="006E328D" w:rsidRPr="000A1621" w:rsidRDefault="002547E9" w:rsidP="006E328D">
            <w:pPr>
              <w:pStyle w:val="Table"/>
              <w:keepNext/>
              <w:rPr>
                <w:sz w:val="20"/>
                <w:szCs w:val="16"/>
              </w:rPr>
            </w:pPr>
            <w:r>
              <w:rPr>
                <w:sz w:val="20"/>
                <w:szCs w:val="16"/>
              </w:rPr>
              <w:t>0.000</w:t>
            </w:r>
          </w:p>
        </w:tc>
        <w:tc>
          <w:tcPr>
            <w:tcW w:w="1152" w:type="dxa"/>
            <w:tcBorders>
              <w:top w:val="single" w:sz="4" w:space="0" w:color="auto"/>
            </w:tcBorders>
            <w:vAlign w:val="center"/>
          </w:tcPr>
          <w:p w14:paraId="03A31052" w14:textId="3118114B" w:rsidR="006E328D" w:rsidRPr="000A1621" w:rsidRDefault="002E5133" w:rsidP="006E328D">
            <w:pPr>
              <w:pStyle w:val="Table"/>
              <w:keepNext/>
              <w:rPr>
                <w:sz w:val="20"/>
                <w:szCs w:val="16"/>
              </w:rPr>
            </w:pPr>
            <w:r>
              <w:rPr>
                <w:sz w:val="20"/>
                <w:szCs w:val="16"/>
              </w:rPr>
              <w:t>0.919</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6BF9B84C" w:rsidR="006E328D" w:rsidRPr="000A1621" w:rsidRDefault="00654B60" w:rsidP="006E328D">
            <w:pPr>
              <w:pStyle w:val="Table"/>
              <w:keepNext/>
              <w:rPr>
                <w:sz w:val="20"/>
                <w:szCs w:val="16"/>
              </w:rPr>
            </w:pPr>
            <w:r>
              <w:rPr>
                <w:sz w:val="20"/>
                <w:szCs w:val="16"/>
              </w:rPr>
              <w:t>0</w:t>
            </w:r>
            <w:r w:rsidR="00015621">
              <w:rPr>
                <w:sz w:val="20"/>
                <w:szCs w:val="16"/>
              </w:rPr>
              <w:t>.476</w:t>
            </w:r>
          </w:p>
        </w:tc>
        <w:tc>
          <w:tcPr>
            <w:tcW w:w="1152" w:type="dxa"/>
            <w:tcBorders>
              <w:bottom w:val="single" w:sz="4" w:space="0" w:color="auto"/>
            </w:tcBorders>
            <w:vAlign w:val="center"/>
          </w:tcPr>
          <w:p w14:paraId="088A2870" w14:textId="662021D8" w:rsidR="006E328D" w:rsidRPr="000A1621" w:rsidRDefault="00654B60" w:rsidP="006E328D">
            <w:pPr>
              <w:pStyle w:val="Table"/>
              <w:keepNext/>
              <w:rPr>
                <w:sz w:val="20"/>
                <w:szCs w:val="16"/>
              </w:rPr>
            </w:pPr>
            <w:r>
              <w:rPr>
                <w:sz w:val="20"/>
                <w:szCs w:val="16"/>
              </w:rPr>
              <w:t>0</w:t>
            </w:r>
            <w:r w:rsidR="009A4933">
              <w:rPr>
                <w:sz w:val="20"/>
                <w:szCs w:val="16"/>
              </w:rPr>
              <w:t>.655</w:t>
            </w:r>
          </w:p>
        </w:tc>
        <w:tc>
          <w:tcPr>
            <w:tcW w:w="1152" w:type="dxa"/>
            <w:tcBorders>
              <w:bottom w:val="single" w:sz="4" w:space="0" w:color="auto"/>
            </w:tcBorders>
            <w:vAlign w:val="center"/>
          </w:tcPr>
          <w:p w14:paraId="373E121A" w14:textId="2F467B33" w:rsidR="006E328D" w:rsidRPr="000A1621" w:rsidRDefault="00D904FD" w:rsidP="006E328D">
            <w:pPr>
              <w:pStyle w:val="Table"/>
              <w:keepNext/>
              <w:rPr>
                <w:sz w:val="20"/>
                <w:szCs w:val="16"/>
              </w:rPr>
            </w:pPr>
            <w:r>
              <w:rPr>
                <w:sz w:val="20"/>
                <w:szCs w:val="16"/>
              </w:rPr>
              <w:t>0.924</w:t>
            </w:r>
          </w:p>
        </w:tc>
        <w:tc>
          <w:tcPr>
            <w:tcW w:w="1152" w:type="dxa"/>
            <w:tcBorders>
              <w:bottom w:val="single" w:sz="4" w:space="0" w:color="auto"/>
            </w:tcBorders>
            <w:vAlign w:val="center"/>
          </w:tcPr>
          <w:p w14:paraId="634938E0" w14:textId="31EDF507" w:rsidR="006E328D" w:rsidRPr="000A1621" w:rsidRDefault="002547E9" w:rsidP="006E328D">
            <w:pPr>
              <w:pStyle w:val="Table"/>
              <w:keepNext/>
              <w:rPr>
                <w:sz w:val="20"/>
                <w:szCs w:val="16"/>
              </w:rPr>
            </w:pPr>
            <w:r>
              <w:rPr>
                <w:sz w:val="20"/>
                <w:szCs w:val="16"/>
              </w:rPr>
              <w:t>1.000</w:t>
            </w:r>
          </w:p>
        </w:tc>
        <w:tc>
          <w:tcPr>
            <w:tcW w:w="1152" w:type="dxa"/>
            <w:tcBorders>
              <w:bottom w:val="single" w:sz="4" w:space="0" w:color="auto"/>
            </w:tcBorders>
            <w:vAlign w:val="center"/>
          </w:tcPr>
          <w:p w14:paraId="0B17C384" w14:textId="665E416C" w:rsidR="006E328D" w:rsidRPr="000A1621" w:rsidRDefault="00DE0934" w:rsidP="006E328D">
            <w:pPr>
              <w:pStyle w:val="Table"/>
              <w:keepNext/>
              <w:rPr>
                <w:sz w:val="20"/>
                <w:szCs w:val="16"/>
              </w:rPr>
            </w:pPr>
            <w:r>
              <w:rPr>
                <w:sz w:val="20"/>
                <w:szCs w:val="16"/>
              </w:rPr>
              <w:t>0.</w:t>
            </w:r>
            <w:r w:rsidR="002E5133">
              <w:rPr>
                <w:sz w:val="20"/>
                <w:szCs w:val="16"/>
              </w:rPr>
              <w:t>0</w:t>
            </w:r>
            <w:r>
              <w:rPr>
                <w:sz w:val="20"/>
                <w:szCs w:val="16"/>
              </w:rPr>
              <w:t>81</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6216843A" w:rsidR="00E32138" w:rsidRDefault="00015621" w:rsidP="006E328D">
            <w:pPr>
              <w:pStyle w:val="Table"/>
              <w:keepNext/>
              <w:rPr>
                <w:sz w:val="20"/>
                <w:szCs w:val="16"/>
              </w:rPr>
            </w:pPr>
            <w:r>
              <w:rPr>
                <w:sz w:val="20"/>
                <w:szCs w:val="16"/>
              </w:rPr>
              <w:t>0.712</w:t>
            </w:r>
          </w:p>
        </w:tc>
        <w:tc>
          <w:tcPr>
            <w:tcW w:w="1152" w:type="dxa"/>
            <w:tcBorders>
              <w:top w:val="single" w:sz="4" w:space="0" w:color="auto"/>
              <w:bottom w:val="single" w:sz="4" w:space="0" w:color="auto"/>
            </w:tcBorders>
            <w:vAlign w:val="center"/>
          </w:tcPr>
          <w:p w14:paraId="6758ED2B" w14:textId="798B3C53" w:rsidR="00E32138" w:rsidRDefault="00F035B4" w:rsidP="006E328D">
            <w:pPr>
              <w:pStyle w:val="Table"/>
              <w:keepNext/>
              <w:rPr>
                <w:sz w:val="20"/>
                <w:szCs w:val="16"/>
              </w:rPr>
            </w:pPr>
            <w:r>
              <w:rPr>
                <w:sz w:val="20"/>
                <w:szCs w:val="16"/>
              </w:rPr>
              <w:t>0.682</w:t>
            </w:r>
          </w:p>
        </w:tc>
        <w:tc>
          <w:tcPr>
            <w:tcW w:w="1152" w:type="dxa"/>
            <w:tcBorders>
              <w:top w:val="single" w:sz="4" w:space="0" w:color="auto"/>
              <w:bottom w:val="single" w:sz="4" w:space="0" w:color="auto"/>
            </w:tcBorders>
            <w:vAlign w:val="center"/>
          </w:tcPr>
          <w:p w14:paraId="598F7DEF" w14:textId="2D40DF25" w:rsidR="00E32138" w:rsidRDefault="00233E54" w:rsidP="006E328D">
            <w:pPr>
              <w:pStyle w:val="Table"/>
              <w:keepNext/>
              <w:rPr>
                <w:sz w:val="20"/>
                <w:szCs w:val="16"/>
              </w:rPr>
            </w:pPr>
            <w:r>
              <w:rPr>
                <w:sz w:val="20"/>
                <w:szCs w:val="16"/>
              </w:rPr>
              <w:t>0.454</w:t>
            </w:r>
          </w:p>
        </w:tc>
        <w:tc>
          <w:tcPr>
            <w:tcW w:w="1152" w:type="dxa"/>
            <w:tcBorders>
              <w:top w:val="single" w:sz="4" w:space="0" w:color="auto"/>
              <w:bottom w:val="single" w:sz="4" w:space="0" w:color="auto"/>
            </w:tcBorders>
            <w:vAlign w:val="center"/>
          </w:tcPr>
          <w:p w14:paraId="70DF2891" w14:textId="1AA6A82E" w:rsidR="00E32138" w:rsidRDefault="00EE4A27" w:rsidP="006E328D">
            <w:pPr>
              <w:pStyle w:val="Table"/>
              <w:keepNext/>
              <w:rPr>
                <w:sz w:val="20"/>
                <w:szCs w:val="16"/>
              </w:rPr>
            </w:pPr>
            <w:r>
              <w:rPr>
                <w:sz w:val="20"/>
                <w:szCs w:val="16"/>
              </w:rPr>
              <w:t>2.550</w:t>
            </w:r>
          </w:p>
        </w:tc>
        <w:tc>
          <w:tcPr>
            <w:tcW w:w="1152" w:type="dxa"/>
            <w:tcBorders>
              <w:top w:val="single" w:sz="4" w:space="0" w:color="auto"/>
              <w:bottom w:val="single" w:sz="4" w:space="0" w:color="auto"/>
            </w:tcBorders>
            <w:vAlign w:val="center"/>
          </w:tcPr>
          <w:p w14:paraId="3C242E59" w14:textId="2669BFFE" w:rsidR="00E32138" w:rsidRDefault="002E5133" w:rsidP="006E328D">
            <w:pPr>
              <w:pStyle w:val="Table"/>
              <w:keepNext/>
              <w:rPr>
                <w:sz w:val="20"/>
                <w:szCs w:val="16"/>
              </w:rPr>
            </w:pPr>
            <w:r>
              <w:rPr>
                <w:sz w:val="20"/>
                <w:szCs w:val="16"/>
              </w:rPr>
              <w:t>0.764</w:t>
            </w:r>
          </w:p>
        </w:tc>
      </w:tr>
    </w:tbl>
    <w:p w14:paraId="6DB7FDB0" w14:textId="77777777" w:rsidR="006E328D" w:rsidRDefault="006E328D" w:rsidP="00823A93"/>
    <w:p w14:paraId="7696F880" w14:textId="727A8E68" w:rsidR="000A1621" w:rsidRDefault="000803C4" w:rsidP="00823A93">
      <w:r w:rsidRPr="000803C4">
        <w:t xml:space="preserve">Our independent variable is the Liberal Democracy index provided by V-Dem, which </w:t>
      </w:r>
      <w:r w:rsidR="00844260">
        <w:t>we rescale to range from</w:t>
      </w:r>
      <w:r w:rsidRPr="000803C4">
        <w:t xml:space="preserve"> 0 (low) to 1</w:t>
      </w:r>
      <w:r w:rsidR="00844260">
        <w:t>00</w:t>
      </w:r>
      <w:r w:rsidRPr="000803C4">
        <w:t xml:space="preserve">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We posit that changes in the V-</w:t>
      </w:r>
      <w:r w:rsidR="0023528D" w:rsidRPr="0023528D">
        <w:lastRenderedPageBreak/>
        <w:t>Dem index not only serve as a reliable measure of the institutional impact of populism but also reflect the desired institutional qualities necessary for achieving a prosperous civil society and sustainable long-term economic development.</w:t>
      </w:r>
    </w:p>
    <w:p w14:paraId="2F79B0E5" w14:textId="71A0D14D"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w:t>
      </w:r>
      <w:r w:rsidR="00A274A2" w:rsidRPr="00955083">
        <w:t>test</w:t>
      </w:r>
      <w:r w:rsidR="006605AE">
        <w:t>. This consists in estimating a synthetic control for each donor, as if they had a populist regime,</w:t>
      </w:r>
      <w:r w:rsidRPr="00955083">
        <w:t xml:space="preserve"> and estimating the proportion of effects that are greater than or equal to the effect of the </w:t>
      </w:r>
      <w:r w:rsidR="006605AE">
        <w:t xml:space="preserve">actual </w:t>
      </w:r>
      <w:r w:rsidRPr="00955083">
        <w:t xml:space="preserve">treated unit </w:t>
      </w:r>
      <w:r w:rsidR="00064C7A">
        <w:fldChar w:fldCharType="begin"/>
      </w:r>
      <w:r w:rsidR="00046769">
        <w:instrText xml:space="preserve"> ADDIN ZOTERO_ITEM CSL_CITATION {"citationID":"Zcl0h3Ev","properties":{"formattedCitation":"(Abadie et al., 2015, p. 500)","plainCitation":"(Abadie et al., 2015, p. 500)","noteIndex":0},"citationItems":[{"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046769">
        <w:instrText xml:space="preserve"> ADDIN ZOTERO_ITEM CSL_CITATION {"citationID":"10U0lFPZ","properties":{"formattedCitation":"(Galiani &amp; Quistorff, 2017)","plainCitation":"(Galiani &amp; Quistorff, 2017)","noteIndex":0},"citationItems":[{"id":1963,"uris":["http://zotero.org/users/5299515/items/CZW4RCRA"],"itemData":{"id":1963,"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w:t>
      </w:r>
      <w:r w:rsidR="001A38DC">
        <w:t>s</w:t>
      </w:r>
      <w:r w:rsidR="008328C4" w:rsidRPr="008328C4">
        <w: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7E57C0E3" w:rsidR="00D62D25" w:rsidRDefault="00D62D25" w:rsidP="00D62D25">
      <w:pPr>
        <w:pStyle w:val="Caption"/>
      </w:pPr>
      <w:r>
        <w:lastRenderedPageBreak/>
        <w:t xml:space="preserve">Table </w:t>
      </w:r>
      <w:r w:rsidR="00615502">
        <w:fldChar w:fldCharType="begin"/>
      </w:r>
      <w:r w:rsidR="00615502">
        <w:instrText xml:space="preserve"> SEQ Table \* ARABIC </w:instrText>
      </w:r>
      <w:r w:rsidR="00615502">
        <w:fldChar w:fldCharType="separate"/>
      </w:r>
      <w:r w:rsidR="0070163E">
        <w:rPr>
          <w:noProof/>
        </w:rPr>
        <w:t>3</w:t>
      </w:r>
      <w:r w:rsidR="00615502">
        <w:rPr>
          <w:noProof/>
        </w:rP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287CF6" w14:paraId="1A2A7FC9" w14:textId="77777777" w:rsidTr="00D62D25">
        <w:tc>
          <w:tcPr>
            <w:tcW w:w="4675" w:type="dxa"/>
            <w:vAlign w:val="center"/>
          </w:tcPr>
          <w:p w14:paraId="56C7C855" w14:textId="39241B19" w:rsidR="00287CF6" w:rsidRDefault="00287CF6" w:rsidP="00287CF6">
            <w:pPr>
              <w:pStyle w:val="Table"/>
              <w:keepNext/>
              <w:jc w:val="left"/>
            </w:pPr>
            <w:r>
              <w:t>Political Rights</w:t>
            </w:r>
          </w:p>
        </w:tc>
        <w:tc>
          <w:tcPr>
            <w:tcW w:w="4675" w:type="dxa"/>
            <w:vAlign w:val="center"/>
          </w:tcPr>
          <w:p w14:paraId="495D44F0" w14:textId="39305D22" w:rsidR="00287CF6" w:rsidRDefault="00287CF6" w:rsidP="00287CF6">
            <w:pPr>
              <w:pStyle w:val="Table"/>
              <w:keepNext/>
              <w:jc w:val="left"/>
            </w:pPr>
            <w:r>
              <w:t>Freedom House</w:t>
            </w:r>
          </w:p>
        </w:tc>
      </w:tr>
      <w:tr w:rsidR="00287CF6" w14:paraId="0E11AD6A" w14:textId="77777777" w:rsidTr="00D62D25">
        <w:tc>
          <w:tcPr>
            <w:tcW w:w="4675" w:type="dxa"/>
            <w:vAlign w:val="center"/>
          </w:tcPr>
          <w:p w14:paraId="4A68369F" w14:textId="0F71AD08" w:rsidR="00287CF6" w:rsidRDefault="00287CF6" w:rsidP="00287CF6">
            <w:pPr>
              <w:pStyle w:val="Table"/>
              <w:keepNext/>
              <w:jc w:val="left"/>
            </w:pPr>
            <w:r>
              <w:t>Civil Liberties</w:t>
            </w:r>
          </w:p>
        </w:tc>
        <w:tc>
          <w:tcPr>
            <w:tcW w:w="4675" w:type="dxa"/>
            <w:vAlign w:val="center"/>
          </w:tcPr>
          <w:p w14:paraId="1B044682" w14:textId="1707D0EB" w:rsidR="00287CF6" w:rsidRDefault="00287CF6" w:rsidP="00287CF6">
            <w:pPr>
              <w:pStyle w:val="Table"/>
              <w:keepNext/>
              <w:jc w:val="left"/>
            </w:pPr>
            <w:r>
              <w:t>Freedom House</w:t>
            </w:r>
          </w:p>
        </w:tc>
      </w:tr>
      <w:tr w:rsidR="00287CF6" w14:paraId="757CEE7B" w14:textId="77777777" w:rsidTr="00D62D25">
        <w:tc>
          <w:tcPr>
            <w:tcW w:w="4675" w:type="dxa"/>
            <w:tcBorders>
              <w:bottom w:val="single" w:sz="4" w:space="0" w:color="auto"/>
            </w:tcBorders>
            <w:vAlign w:val="center"/>
          </w:tcPr>
          <w:p w14:paraId="59B08BA2" w14:textId="0E2E18E9" w:rsidR="00287CF6" w:rsidRDefault="00287CF6" w:rsidP="00287CF6">
            <w:pPr>
              <w:pStyle w:val="Table"/>
              <w:keepNext/>
              <w:jc w:val="left"/>
            </w:pPr>
            <w:proofErr w:type="spellStart"/>
            <w:r>
              <w:t>PolityV</w:t>
            </w:r>
            <w:proofErr w:type="spellEnd"/>
          </w:p>
        </w:tc>
        <w:tc>
          <w:tcPr>
            <w:tcW w:w="4675" w:type="dxa"/>
            <w:tcBorders>
              <w:bottom w:val="single" w:sz="4" w:space="0" w:color="auto"/>
            </w:tcBorders>
            <w:vAlign w:val="center"/>
          </w:tcPr>
          <w:p w14:paraId="64E9B977" w14:textId="5C2341CF" w:rsidR="00287CF6" w:rsidRDefault="00287CF6" w:rsidP="00287CF6">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8BF8152" w:rsidR="00076837" w:rsidRDefault="00076837" w:rsidP="00076837">
      <w:r>
        <w:t xml:space="preserve">We first present our average results. </w:t>
      </w:r>
      <w:r w:rsidR="006605AE">
        <w:t>Following Cavallo et al. (2013), t</w:t>
      </w:r>
      <w:r>
        <w:t>o obtain these results, we begin by centering all independent SC</w:t>
      </w:r>
      <w:r w:rsidR="00403DF5">
        <w:t>A</w:t>
      </w:r>
      <w:r>
        <w:t xml:space="preserve"> findings on the year when a populist regime assumes </w:t>
      </w:r>
      <w:r w:rsidR="0096763F">
        <w:t>government</w:t>
      </w:r>
      <w:r>
        <w:t>. Next, we calculate the average SC</w:t>
      </w:r>
      <w:r w:rsidR="00403DF5">
        <w:t>A</w:t>
      </w:r>
      <w:r>
        <w:t xml:space="preserve">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5F9DE772"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w:t>
      </w:r>
      <w:r w:rsidR="00B253A0">
        <w:t xml:space="preserve">a value of </w:t>
      </w:r>
      <w:r>
        <w:t xml:space="preserve">25. This indicates a substantial impact of left-leaning populism on </w:t>
      </w:r>
      <w:r w:rsidR="006826CF">
        <w:t xml:space="preserve">liberal democracy </w:t>
      </w:r>
      <w:r>
        <w:t>institutions. Notably, this impact is not only significant</w:t>
      </w:r>
      <w:r w:rsidR="00E343E0">
        <w:t xml:space="preserve">, with a rapid deterioration in a span of nine years, they are </w:t>
      </w:r>
      <w:r>
        <w:t>also long-lasting.</w:t>
      </w:r>
    </w:p>
    <w:p w14:paraId="06BC8069" w14:textId="025E765B" w:rsidR="000129D2" w:rsidRDefault="00076837" w:rsidP="00076837">
      <w:r>
        <w:t xml:space="preserve">There are two noteworthy characteristics to highlight. Firstly, on average, populist regimes emerge in countries with a value just below 54, exhibiting a slight upward trend. Secondly, </w:t>
      </w:r>
      <w:r>
        <w:lastRenderedPageBreak/>
        <w:t>the SC</w:t>
      </w:r>
      <w:r w:rsidR="00476E17">
        <w:t>A</w:t>
      </w:r>
      <w:r>
        <w:t xml:space="preserve"> estimates indicate an increase in the index, approaching a value of 60. Instead of witnessing a sharp decline in their liberal democracy institutions, our left-leaning populist countries should have experienced a positive effect with a 10-point increase in the V-Dem Liberal Democracy Index.</w:t>
      </w:r>
    </w:p>
    <w:p w14:paraId="67D08A65" w14:textId="4B7C9B5B" w:rsidR="00C40DB1" w:rsidRDefault="00C40DB1" w:rsidP="00C40DB1">
      <w:pPr>
        <w:pStyle w:val="Caption"/>
      </w:pPr>
      <w:r>
        <w:lastRenderedPageBreak/>
        <w:t xml:space="preserve">Figure </w:t>
      </w:r>
      <w:r w:rsidR="00615502">
        <w:fldChar w:fldCharType="begin"/>
      </w:r>
      <w:r w:rsidR="00615502">
        <w:instrText xml:space="preserve"> SEQ Figure \* ARABIC </w:instrText>
      </w:r>
      <w:r w:rsidR="00615502">
        <w:fldChar w:fldCharType="separate"/>
      </w:r>
      <w:r w:rsidR="0070163E">
        <w:rPr>
          <w:noProof/>
        </w:rPr>
        <w:t>1</w:t>
      </w:r>
      <w:r w:rsidR="00615502">
        <w:rPr>
          <w:noProof/>
        </w:rP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12E94AD1">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5FBE7A56" w14:textId="0EFE5AD2" w:rsidR="00E361E0" w:rsidRDefault="00703C4B" w:rsidP="00E361E0">
      <w:r>
        <w:t xml:space="preserve">The populist regime of </w:t>
      </w:r>
      <w:r w:rsidR="00A06CAD">
        <w:t>Néstor and Cristina Kirchner from 2003 to 2015</w:t>
      </w:r>
      <w:r>
        <w:t xml:space="preserve"> had a profound impact on the country’s democratic institutions. </w:t>
      </w:r>
      <w:r w:rsidR="0005706C">
        <w:t>Their government sought to remove independent judges</w:t>
      </w:r>
      <w:r w:rsidR="0094258B">
        <w:t xml:space="preserve"> and attempt the impeachment of Supreme Court judges</w:t>
      </w:r>
      <w:r w:rsidR="00A60711">
        <w:t xml:space="preserve"> without going through Congress. The national government ignored unfavorable rulings</w:t>
      </w:r>
      <w:r w:rsidR="00CA2826">
        <w:t>, weakening the rule of law and checks on executive power.</w:t>
      </w:r>
    </w:p>
    <w:p w14:paraId="08DD5BB9" w14:textId="56EF5617" w:rsidR="00E361E0" w:rsidRDefault="00723930" w:rsidP="00E361E0">
      <w:r>
        <w:t>The Kirchners pursued re-nationalization of privatized companies</w:t>
      </w:r>
      <w:r w:rsidR="00230EB2">
        <w:t xml:space="preserve">, such as the oil company Repsol-YPF and private retirement accounts. </w:t>
      </w:r>
      <w:r w:rsidR="002E55D8">
        <w:t>The government pursued diplomatic isolation</w:t>
      </w:r>
      <w:r w:rsidR="00586021">
        <w:t xml:space="preserve">, increased interventionism, and concentrated </w:t>
      </w:r>
      <w:r w:rsidR="001B1E3B">
        <w:t>economic decision</w:t>
      </w:r>
      <w:r w:rsidR="00586021">
        <w:t xml:space="preserve"> making in the executive. </w:t>
      </w:r>
      <w:r w:rsidR="00DA3B1A">
        <w:t>The inability to control inflation led to tampering with official data reported by the National Institute of Statistics and Census</w:t>
      </w:r>
      <w:r w:rsidR="001B1E3B">
        <w:t xml:space="preserve"> (INDEC).</w:t>
      </w:r>
      <w:r w:rsidR="004C5D2F">
        <w:t xml:space="preserve"> </w:t>
      </w:r>
      <w:r w:rsidR="00045E77">
        <w:t xml:space="preserve">Notably, no cabinet meetings were held, </w:t>
      </w:r>
      <w:r w:rsidR="00BE6479">
        <w:t>a sign of strong presidentialism</w:t>
      </w:r>
      <w:r w:rsidR="00922B85">
        <w:t>.</w:t>
      </w:r>
    </w:p>
    <w:p w14:paraId="75B7D5FB" w14:textId="3603CBF3" w:rsidR="00E361E0" w:rsidRDefault="00966B36" w:rsidP="00E361E0">
      <w:r>
        <w:t xml:space="preserve">The Kirchners were also known for their high-profile disputes against entities that </w:t>
      </w:r>
      <w:r w:rsidR="00BA0C77">
        <w:t>would</w:t>
      </w:r>
      <w:r w:rsidR="00B275FD">
        <w:t xml:space="preserve"> challenge their power or </w:t>
      </w:r>
      <w:r w:rsidR="0064021C">
        <w:t>investigate corruption.</w:t>
      </w:r>
      <w:r w:rsidR="00B2201C">
        <w:t xml:space="preserve"> It was also a </w:t>
      </w:r>
      <w:r w:rsidR="00295FC4">
        <w:t xml:space="preserve">populist-playbook </w:t>
      </w:r>
      <w:r w:rsidR="00B2201C">
        <w:t xml:space="preserve">strategy to </w:t>
      </w:r>
      <w:r w:rsidR="00AB3110">
        <w:t>align the electorate against a created enemy.</w:t>
      </w:r>
      <w:r w:rsidR="0064021C">
        <w:t xml:space="preserve"> The media, the military, the IMF, bondholders, </w:t>
      </w:r>
      <w:r w:rsidR="00B2201C">
        <w:t xml:space="preserve">corporations, are </w:t>
      </w:r>
      <w:r w:rsidR="00295FC4">
        <w:t>some</w:t>
      </w:r>
      <w:r w:rsidR="00B2201C">
        <w:t xml:space="preserve"> examples. </w:t>
      </w:r>
    </w:p>
    <w:p w14:paraId="1933FD80" w14:textId="08C5271D" w:rsidR="00E361E0" w:rsidRDefault="00E361E0" w:rsidP="00E361E0">
      <w:r>
        <w:t>Argentina</w:t>
      </w:r>
      <w:r w:rsidR="00F30C56">
        <w:t>’</w:t>
      </w:r>
      <w:r>
        <w:t>s low ranking on the World Economic Forum</w:t>
      </w:r>
      <w:r w:rsidR="00F30C56">
        <w:t>’</w:t>
      </w:r>
      <w:r>
        <w:t xml:space="preserve">s 2004 Index of judicial independence further reflected the erosion of democratic norms. The 2001-2002 crisis prompted demands for institutional reform, but Kirchner's government failed to engage in significant institutional-building efforts. The populist approach during their rule concentrated power in </w:t>
      </w:r>
      <w:r>
        <w:lastRenderedPageBreak/>
        <w:t>the executive, weakened democratic institutions, and raised concerns about the health of liberal democracy in Argentina.</w:t>
      </w:r>
    </w:p>
    <w:p w14:paraId="21CFF316" w14:textId="4DE9A6A3" w:rsidR="00E361E0" w:rsidRPr="00E361E0" w:rsidRDefault="00FC7B89" w:rsidP="00E361E0">
      <w:r>
        <w:t xml:space="preserve">Our results show </w:t>
      </w:r>
      <w:r w:rsidR="00151138">
        <w:t>institutional deterioration under the Kirchners’ regime</w:t>
      </w:r>
      <w:r w:rsidR="0070163E">
        <w:t xml:space="preserve"> (</w:t>
      </w:r>
      <w:r w:rsidR="0070163E">
        <w:fldChar w:fldCharType="begin"/>
      </w:r>
      <w:r w:rsidR="0070163E">
        <w:instrText xml:space="preserve"> REF _Ref141432417 \h </w:instrText>
      </w:r>
      <w:r w:rsidR="0070163E">
        <w:fldChar w:fldCharType="separate"/>
      </w:r>
      <w:r w:rsidR="0070163E">
        <w:t xml:space="preserve">Table </w:t>
      </w:r>
      <w:r w:rsidR="0070163E">
        <w:rPr>
          <w:noProof/>
        </w:rPr>
        <w:t>4</w:t>
      </w:r>
      <w:r w:rsidR="0070163E">
        <w:fldChar w:fldCharType="end"/>
      </w:r>
      <w:r w:rsidR="0070163E">
        <w:t xml:space="preserve"> and </w:t>
      </w:r>
      <w:r w:rsidR="0070163E">
        <w:fldChar w:fldCharType="begin"/>
      </w:r>
      <w:r w:rsidR="0070163E">
        <w:instrText xml:space="preserve"> REF _Ref141432440 \h </w:instrText>
      </w:r>
      <w:r w:rsidR="0070163E">
        <w:fldChar w:fldCharType="separate"/>
      </w:r>
      <w:r w:rsidR="0070163E" w:rsidRPr="00A9773B">
        <w:t xml:space="preserve">Figure </w:t>
      </w:r>
      <w:r w:rsidR="0070163E">
        <w:rPr>
          <w:noProof/>
        </w:rPr>
        <w:t>2</w:t>
      </w:r>
      <w:r w:rsidR="0070163E">
        <w:fldChar w:fldCharType="end"/>
      </w:r>
      <w:r w:rsidR="0070163E">
        <w:t>)</w:t>
      </w:r>
      <w:r w:rsidR="00151138">
        <w:t xml:space="preserve">. </w:t>
      </w:r>
      <w:r w:rsidR="009A3BFE">
        <w:t>The effects become statistically significant starting in 2008, which coincides with Cristina Kirchner</w:t>
      </w:r>
      <w:r w:rsidR="004931E1">
        <w:t>’s presidency, which deepen</w:t>
      </w:r>
      <w:r w:rsidR="00221CC8">
        <w:t>e</w:t>
      </w:r>
      <w:r w:rsidR="004931E1">
        <w:t xml:space="preserve">d even further Nestor’s populist </w:t>
      </w:r>
      <w:r w:rsidR="00221CC8">
        <w:t xml:space="preserve">style. </w:t>
      </w:r>
    </w:p>
    <w:p w14:paraId="6E5615BF" w14:textId="3FA32BFA" w:rsidR="00F40C0F" w:rsidRDefault="00F40C0F" w:rsidP="00F40C0F">
      <w:pPr>
        <w:pStyle w:val="Caption"/>
      </w:pPr>
      <w:bookmarkStart w:id="2" w:name="_Ref141432417"/>
      <w:r>
        <w:t xml:space="preserve">Table </w:t>
      </w:r>
      <w:r w:rsidR="00615502">
        <w:fldChar w:fldCharType="begin"/>
      </w:r>
      <w:r w:rsidR="00615502">
        <w:instrText xml:space="preserve"> SEQ Table \* ARABIC </w:instrText>
      </w:r>
      <w:r w:rsidR="00615502">
        <w:fldChar w:fldCharType="separate"/>
      </w:r>
      <w:r w:rsidR="0070163E">
        <w:rPr>
          <w:noProof/>
        </w:rPr>
        <w:t>4</w:t>
      </w:r>
      <w:r w:rsidR="00615502">
        <w:rPr>
          <w:noProof/>
        </w:rPr>
        <w:fldChar w:fldCharType="end"/>
      </w:r>
      <w:bookmarkEnd w:id="2"/>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25A242A1" w:rsidR="00810921" w:rsidRDefault="002325BD" w:rsidP="00810921">
            <w:pPr>
              <w:pStyle w:val="Table"/>
              <w:jc w:val="left"/>
            </w:pPr>
            <w:r>
              <w:t>V-Dem: Freedom of Expression</w:t>
            </w:r>
          </w:p>
        </w:tc>
        <w:tc>
          <w:tcPr>
            <w:tcW w:w="2160" w:type="dxa"/>
            <w:tcBorders>
              <w:top w:val="single" w:sz="4" w:space="0" w:color="auto"/>
            </w:tcBorders>
            <w:vAlign w:val="center"/>
          </w:tcPr>
          <w:p w14:paraId="223A63E6" w14:textId="2A93C28D" w:rsidR="00810921" w:rsidRDefault="00D97AE8" w:rsidP="002E17CC">
            <w:pPr>
              <w:pStyle w:val="Table"/>
              <w:tabs>
                <w:tab w:val="decimal" w:pos="1004"/>
              </w:tabs>
              <w:jc w:val="both"/>
            </w:pPr>
            <w:r>
              <w:t>94.15</w:t>
            </w:r>
          </w:p>
        </w:tc>
        <w:tc>
          <w:tcPr>
            <w:tcW w:w="2160" w:type="dxa"/>
            <w:tcBorders>
              <w:top w:val="single" w:sz="4" w:space="0" w:color="auto"/>
            </w:tcBorders>
            <w:vAlign w:val="center"/>
          </w:tcPr>
          <w:p w14:paraId="35174300" w14:textId="27EC27F5" w:rsidR="00810921" w:rsidRDefault="00D97AE8" w:rsidP="002E17CC">
            <w:pPr>
              <w:pStyle w:val="Table"/>
              <w:tabs>
                <w:tab w:val="decimal" w:pos="1004"/>
              </w:tabs>
              <w:jc w:val="both"/>
            </w:pPr>
            <w:r>
              <w:t>89.36</w:t>
            </w:r>
          </w:p>
        </w:tc>
      </w:tr>
      <w:tr w:rsidR="00810921" w14:paraId="19F7553F" w14:textId="77777777" w:rsidTr="007F42A3">
        <w:trPr>
          <w:jc w:val="center"/>
        </w:trPr>
        <w:tc>
          <w:tcPr>
            <w:tcW w:w="4032" w:type="dxa"/>
            <w:vAlign w:val="center"/>
          </w:tcPr>
          <w:p w14:paraId="2E1C2D0C" w14:textId="5BAE563F" w:rsidR="00810921" w:rsidRDefault="00A15FA0" w:rsidP="00810921">
            <w:pPr>
              <w:pStyle w:val="Table"/>
              <w:jc w:val="left"/>
            </w:pPr>
            <w:r>
              <w:t>V-Dem: Public Sector Corruption</w:t>
            </w:r>
          </w:p>
        </w:tc>
        <w:tc>
          <w:tcPr>
            <w:tcW w:w="2160" w:type="dxa"/>
            <w:vAlign w:val="center"/>
          </w:tcPr>
          <w:p w14:paraId="09F8FEFA" w14:textId="6F510637" w:rsidR="00810921" w:rsidRDefault="00D97AE8" w:rsidP="002E17CC">
            <w:pPr>
              <w:pStyle w:val="Table"/>
              <w:tabs>
                <w:tab w:val="decimal" w:pos="1004"/>
              </w:tabs>
              <w:jc w:val="both"/>
            </w:pPr>
            <w:r>
              <w:t>52.50</w:t>
            </w:r>
          </w:p>
        </w:tc>
        <w:tc>
          <w:tcPr>
            <w:tcW w:w="2160" w:type="dxa"/>
            <w:vAlign w:val="center"/>
          </w:tcPr>
          <w:p w14:paraId="305A7997" w14:textId="02E1274D" w:rsidR="00810921" w:rsidRDefault="00D97AE8" w:rsidP="002E17CC">
            <w:pPr>
              <w:pStyle w:val="Table"/>
              <w:tabs>
                <w:tab w:val="decimal" w:pos="1004"/>
              </w:tabs>
              <w:jc w:val="both"/>
            </w:pPr>
            <w:r>
              <w:t>52.74</w:t>
            </w:r>
          </w:p>
        </w:tc>
      </w:tr>
      <w:tr w:rsidR="00E546C0" w14:paraId="1A0F2011" w14:textId="77777777" w:rsidTr="007F42A3">
        <w:trPr>
          <w:jc w:val="center"/>
        </w:trPr>
        <w:tc>
          <w:tcPr>
            <w:tcW w:w="4032" w:type="dxa"/>
            <w:vAlign w:val="center"/>
          </w:tcPr>
          <w:p w14:paraId="10C8A8F6" w14:textId="503C4B7D" w:rsidR="00E546C0" w:rsidRDefault="00A15FA0" w:rsidP="00810921">
            <w:pPr>
              <w:pStyle w:val="Table"/>
              <w:jc w:val="left"/>
            </w:pPr>
            <w:r>
              <w:t>V-Dem: Clientelism Index</w:t>
            </w:r>
          </w:p>
        </w:tc>
        <w:tc>
          <w:tcPr>
            <w:tcW w:w="2160" w:type="dxa"/>
            <w:vAlign w:val="center"/>
          </w:tcPr>
          <w:p w14:paraId="7D069A7D" w14:textId="5E2CE2B9" w:rsidR="00E546C0" w:rsidRDefault="00D97AE8" w:rsidP="002E17CC">
            <w:pPr>
              <w:pStyle w:val="Table"/>
              <w:tabs>
                <w:tab w:val="decimal" w:pos="1004"/>
              </w:tabs>
              <w:jc w:val="both"/>
            </w:pPr>
            <w:r>
              <w:t>45.76</w:t>
            </w:r>
          </w:p>
        </w:tc>
        <w:tc>
          <w:tcPr>
            <w:tcW w:w="2160" w:type="dxa"/>
            <w:vAlign w:val="center"/>
          </w:tcPr>
          <w:p w14:paraId="0161A54D" w14:textId="32216AFA" w:rsidR="00E546C0" w:rsidRDefault="00D97AE8" w:rsidP="002E17CC">
            <w:pPr>
              <w:pStyle w:val="Table"/>
              <w:tabs>
                <w:tab w:val="decimal" w:pos="1004"/>
              </w:tabs>
              <w:jc w:val="both"/>
            </w:pPr>
            <w:r>
              <w:t>40.41</w:t>
            </w:r>
          </w:p>
        </w:tc>
      </w:tr>
      <w:tr w:rsidR="00E546C0" w14:paraId="5EE513B8" w14:textId="77777777" w:rsidTr="007F42A3">
        <w:trPr>
          <w:jc w:val="center"/>
        </w:trPr>
        <w:tc>
          <w:tcPr>
            <w:tcW w:w="4032" w:type="dxa"/>
            <w:vAlign w:val="center"/>
          </w:tcPr>
          <w:p w14:paraId="2A1E3FB9" w14:textId="4768E224" w:rsidR="00E546C0" w:rsidRDefault="00F53C47" w:rsidP="00810921">
            <w:pPr>
              <w:pStyle w:val="Table"/>
              <w:jc w:val="left"/>
            </w:pPr>
            <w:r>
              <w:t>WGI: Voice and Accountability</w:t>
            </w:r>
          </w:p>
        </w:tc>
        <w:tc>
          <w:tcPr>
            <w:tcW w:w="2160" w:type="dxa"/>
            <w:vAlign w:val="center"/>
          </w:tcPr>
          <w:p w14:paraId="657F5DC4" w14:textId="2313088D" w:rsidR="00E546C0" w:rsidRDefault="00D97AE8" w:rsidP="002E17CC">
            <w:pPr>
              <w:pStyle w:val="Table"/>
              <w:tabs>
                <w:tab w:val="decimal" w:pos="1004"/>
              </w:tabs>
              <w:jc w:val="both"/>
            </w:pPr>
            <w:r>
              <w:t>0.34</w:t>
            </w:r>
          </w:p>
        </w:tc>
        <w:tc>
          <w:tcPr>
            <w:tcW w:w="2160" w:type="dxa"/>
            <w:vAlign w:val="center"/>
          </w:tcPr>
          <w:p w14:paraId="623D25EE" w14:textId="3AB93092" w:rsidR="00E546C0" w:rsidRDefault="00D97AE8" w:rsidP="002E17CC">
            <w:pPr>
              <w:pStyle w:val="Table"/>
              <w:tabs>
                <w:tab w:val="decimal" w:pos="1004"/>
              </w:tabs>
              <w:jc w:val="both"/>
            </w:pPr>
            <w:r>
              <w:t>0.43</w:t>
            </w:r>
          </w:p>
        </w:tc>
      </w:tr>
      <w:tr w:rsidR="00BE077B" w14:paraId="0A02A47C" w14:textId="77777777" w:rsidTr="007F42A3">
        <w:trPr>
          <w:jc w:val="center"/>
        </w:trPr>
        <w:tc>
          <w:tcPr>
            <w:tcW w:w="4032" w:type="dxa"/>
            <w:vAlign w:val="center"/>
          </w:tcPr>
          <w:p w14:paraId="3BAAA7CF" w14:textId="5DFA7328" w:rsidR="00BE077B" w:rsidRDefault="00F53C47" w:rsidP="00810921">
            <w:pPr>
              <w:pStyle w:val="Table"/>
              <w:jc w:val="left"/>
            </w:pPr>
            <w:r>
              <w:t>Freedom House: Political Rights</w:t>
            </w:r>
          </w:p>
        </w:tc>
        <w:tc>
          <w:tcPr>
            <w:tcW w:w="2160" w:type="dxa"/>
            <w:vAlign w:val="center"/>
          </w:tcPr>
          <w:p w14:paraId="1CF4926F" w14:textId="19CF2A83" w:rsidR="00BE077B" w:rsidRDefault="00D97AE8" w:rsidP="002E17CC">
            <w:pPr>
              <w:pStyle w:val="Table"/>
              <w:tabs>
                <w:tab w:val="decimal" w:pos="1004"/>
              </w:tabs>
              <w:jc w:val="both"/>
            </w:pPr>
            <w:r>
              <w:t>2.20</w:t>
            </w:r>
          </w:p>
        </w:tc>
        <w:tc>
          <w:tcPr>
            <w:tcW w:w="2160" w:type="dxa"/>
            <w:vAlign w:val="center"/>
          </w:tcPr>
          <w:p w14:paraId="6DA264D1" w14:textId="212E2464" w:rsidR="00BE077B" w:rsidRDefault="00D97AE8" w:rsidP="002E17CC">
            <w:pPr>
              <w:pStyle w:val="Table"/>
              <w:tabs>
                <w:tab w:val="decimal" w:pos="1004"/>
              </w:tabs>
              <w:jc w:val="both"/>
            </w:pPr>
            <w:r>
              <w:t>2.59</w:t>
            </w:r>
          </w:p>
        </w:tc>
      </w:tr>
      <w:tr w:rsidR="00D92E1A" w14:paraId="1B730381" w14:textId="77777777" w:rsidTr="007F42A3">
        <w:trPr>
          <w:jc w:val="center"/>
        </w:trPr>
        <w:tc>
          <w:tcPr>
            <w:tcW w:w="4032" w:type="dxa"/>
            <w:vAlign w:val="center"/>
          </w:tcPr>
          <w:p w14:paraId="580858EA" w14:textId="769755AB" w:rsidR="00D92E1A" w:rsidRDefault="00F53C47" w:rsidP="00810921">
            <w:pPr>
              <w:pStyle w:val="Table"/>
              <w:jc w:val="left"/>
            </w:pPr>
            <w:r>
              <w:t>Freedom House: Civil Liberties</w:t>
            </w:r>
          </w:p>
        </w:tc>
        <w:tc>
          <w:tcPr>
            <w:tcW w:w="2160" w:type="dxa"/>
            <w:vAlign w:val="center"/>
          </w:tcPr>
          <w:p w14:paraId="5347DF40" w14:textId="3A5E7CDE" w:rsidR="00D92E1A" w:rsidRDefault="00D97AE8" w:rsidP="002E17CC">
            <w:pPr>
              <w:pStyle w:val="Table"/>
              <w:tabs>
                <w:tab w:val="decimal" w:pos="1004"/>
              </w:tabs>
              <w:jc w:val="both"/>
            </w:pPr>
            <w:r>
              <w:t>2.90</w:t>
            </w:r>
          </w:p>
        </w:tc>
        <w:tc>
          <w:tcPr>
            <w:tcW w:w="2160" w:type="dxa"/>
            <w:vAlign w:val="center"/>
          </w:tcPr>
          <w:p w14:paraId="074C76B7" w14:textId="3A6AABD2" w:rsidR="00D92E1A" w:rsidRDefault="00D97AE8" w:rsidP="002E17CC">
            <w:pPr>
              <w:pStyle w:val="Table"/>
              <w:tabs>
                <w:tab w:val="decimal" w:pos="1004"/>
              </w:tabs>
              <w:jc w:val="both"/>
            </w:pPr>
            <w:r>
              <w:t>3.00</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088861F7" w:rsidR="00D92E1A" w:rsidRDefault="00C81E53" w:rsidP="002E17CC">
            <w:pPr>
              <w:pStyle w:val="Table"/>
              <w:tabs>
                <w:tab w:val="decimal" w:pos="1004"/>
              </w:tabs>
              <w:jc w:val="both"/>
            </w:pPr>
            <w:r>
              <w:t>63.00</w:t>
            </w:r>
          </w:p>
        </w:tc>
        <w:tc>
          <w:tcPr>
            <w:tcW w:w="2160" w:type="dxa"/>
            <w:vAlign w:val="center"/>
          </w:tcPr>
          <w:p w14:paraId="55EBCC18" w14:textId="450DC1CD" w:rsidR="00D92E1A" w:rsidRDefault="00C81E53" w:rsidP="002E17CC">
            <w:pPr>
              <w:pStyle w:val="Table"/>
              <w:tabs>
                <w:tab w:val="decimal" w:pos="1004"/>
              </w:tabs>
              <w:jc w:val="both"/>
            </w:pPr>
            <w:r>
              <w:t>62.59</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67ED87F2" w:rsidR="00967EEB" w:rsidRDefault="00C81E53" w:rsidP="002E17CC">
            <w:pPr>
              <w:pStyle w:val="Table"/>
              <w:tabs>
                <w:tab w:val="decimal" w:pos="1004"/>
              </w:tabs>
              <w:jc w:val="both"/>
            </w:pPr>
            <w:r>
              <w:t>62.50</w:t>
            </w:r>
          </w:p>
        </w:tc>
        <w:tc>
          <w:tcPr>
            <w:tcW w:w="2160" w:type="dxa"/>
            <w:vAlign w:val="center"/>
          </w:tcPr>
          <w:p w14:paraId="323A193F" w14:textId="01FCB9E4" w:rsidR="00967EEB" w:rsidRDefault="00C81E53" w:rsidP="002E17CC">
            <w:pPr>
              <w:pStyle w:val="Table"/>
              <w:tabs>
                <w:tab w:val="decimal" w:pos="1004"/>
              </w:tabs>
              <w:jc w:val="both"/>
            </w:pPr>
            <w:r>
              <w:t>62.78</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123432BF" w:rsidR="00967EEB" w:rsidRDefault="00C81E53" w:rsidP="002E17CC">
            <w:pPr>
              <w:pStyle w:val="Table"/>
              <w:tabs>
                <w:tab w:val="decimal" w:pos="1004"/>
              </w:tabs>
              <w:jc w:val="both"/>
            </w:pPr>
            <w:r>
              <w:t>62.80</w:t>
            </w:r>
          </w:p>
        </w:tc>
        <w:tc>
          <w:tcPr>
            <w:tcW w:w="2160" w:type="dxa"/>
            <w:vAlign w:val="center"/>
          </w:tcPr>
          <w:p w14:paraId="0F74E580" w14:textId="26B34EAD" w:rsidR="00967EEB" w:rsidRDefault="00C81E53" w:rsidP="002E17CC">
            <w:pPr>
              <w:pStyle w:val="Table"/>
              <w:tabs>
                <w:tab w:val="decimal" w:pos="1004"/>
              </w:tabs>
              <w:jc w:val="both"/>
            </w:pPr>
            <w:r>
              <w:t>62.84</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21B366A2" w:rsidR="00967EEB" w:rsidRDefault="00C81E53" w:rsidP="002E17CC">
            <w:pPr>
              <w:pStyle w:val="Table"/>
              <w:tabs>
                <w:tab w:val="decimal" w:pos="1004"/>
              </w:tabs>
              <w:jc w:val="both"/>
            </w:pPr>
            <w:r>
              <w:t>65.90</w:t>
            </w:r>
          </w:p>
        </w:tc>
        <w:tc>
          <w:tcPr>
            <w:tcW w:w="2160" w:type="dxa"/>
            <w:tcBorders>
              <w:bottom w:val="single" w:sz="4" w:space="0" w:color="auto"/>
            </w:tcBorders>
            <w:vAlign w:val="center"/>
          </w:tcPr>
          <w:p w14:paraId="33445E78" w14:textId="16743599" w:rsidR="00967EEB" w:rsidRDefault="00C81E53" w:rsidP="002E17CC">
            <w:pPr>
              <w:pStyle w:val="Table"/>
              <w:tabs>
                <w:tab w:val="decimal" w:pos="1004"/>
              </w:tabs>
              <w:jc w:val="both"/>
            </w:pPr>
            <w:r>
              <w:t>66.43</w:t>
            </w:r>
          </w:p>
        </w:tc>
      </w:tr>
    </w:tbl>
    <w:p w14:paraId="20BADABC" w14:textId="77777777" w:rsidR="00810921" w:rsidRDefault="00810921" w:rsidP="00810921"/>
    <w:p w14:paraId="51C26153" w14:textId="3B1E544D" w:rsidR="00A9773B" w:rsidRPr="00A9773B" w:rsidRDefault="00A9773B" w:rsidP="00A9773B">
      <w:pPr>
        <w:pStyle w:val="Caption"/>
      </w:pPr>
      <w:bookmarkStart w:id="3" w:name="_Ref141432440"/>
      <w:bookmarkStart w:id="4" w:name="_Ref141432424"/>
      <w:r w:rsidRPr="00A9773B">
        <w:lastRenderedPageBreak/>
        <w:t xml:space="preserve">Figure </w:t>
      </w:r>
      <w:r w:rsidR="00615502">
        <w:fldChar w:fldCharType="begin"/>
      </w:r>
      <w:r w:rsidR="00615502">
        <w:instrText xml:space="preserve"> SEQ Figure \* ARABIC </w:instrText>
      </w:r>
      <w:r w:rsidR="00615502">
        <w:fldChar w:fldCharType="separate"/>
      </w:r>
      <w:r w:rsidR="0070163E">
        <w:rPr>
          <w:noProof/>
        </w:rPr>
        <w:t>2</w:t>
      </w:r>
      <w:r w:rsidR="00615502">
        <w:rPr>
          <w:noProof/>
        </w:rPr>
        <w:fldChar w:fldCharType="end"/>
      </w:r>
      <w:bookmarkEnd w:id="3"/>
      <w:r w:rsidRPr="00A9773B">
        <w:t xml:space="preserve">. </w:t>
      </w:r>
      <w:r>
        <w:t>Synthetic control: Argentina</w:t>
      </w:r>
      <w:bookmarkEnd w:id="4"/>
    </w:p>
    <w:p w14:paraId="04B4BA68" w14:textId="0A7FBAC4" w:rsidR="00CA6861" w:rsidRDefault="00CA6861" w:rsidP="00810921">
      <w:r>
        <w:rPr>
          <w:noProof/>
        </w:rPr>
        <w:drawing>
          <wp:inline distT="0" distB="0" distL="0" distR="0" wp14:anchorId="612CB264" wp14:editId="55A46EC7">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3F48F8D" w:rsidR="00C326A1" w:rsidRDefault="00C326A1" w:rsidP="00C326A1">
      <w:pPr>
        <w:pStyle w:val="Caption"/>
      </w:pPr>
      <w:r>
        <w:lastRenderedPageBreak/>
        <w:t xml:space="preserve">Table </w:t>
      </w:r>
      <w:r w:rsidR="00615502">
        <w:fldChar w:fldCharType="begin"/>
      </w:r>
      <w:r w:rsidR="00615502">
        <w:instrText xml:space="preserve"> SEQ Table \* ARABIC </w:instrText>
      </w:r>
      <w:r w:rsidR="00615502">
        <w:fldChar w:fldCharType="separate"/>
      </w:r>
      <w:r w:rsidR="0070163E">
        <w:rPr>
          <w:noProof/>
        </w:rPr>
        <w:t>5</w:t>
      </w:r>
      <w:r w:rsidR="00615502">
        <w:rPr>
          <w:noProof/>
        </w:rP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5CCD2158" w:rsidR="007523CD" w:rsidRDefault="00E939D5" w:rsidP="00E40D36">
            <w:pPr>
              <w:pStyle w:val="Table"/>
              <w:tabs>
                <w:tab w:val="decimal" w:pos="896"/>
              </w:tabs>
              <w:jc w:val="both"/>
            </w:pPr>
            <w:r>
              <w:t>-1.505</w:t>
            </w:r>
          </w:p>
        </w:tc>
        <w:tc>
          <w:tcPr>
            <w:tcW w:w="2448" w:type="dxa"/>
            <w:tcBorders>
              <w:top w:val="single" w:sz="4" w:space="0" w:color="auto"/>
            </w:tcBorders>
          </w:tcPr>
          <w:p w14:paraId="61A52EE7" w14:textId="4A959AF6" w:rsidR="007523CD" w:rsidRDefault="00BD621E" w:rsidP="00620CBE">
            <w:pPr>
              <w:pStyle w:val="Table"/>
            </w:pPr>
            <w:r>
              <w:t>.222</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585AD14C" w:rsidR="007523CD" w:rsidRDefault="003A5542" w:rsidP="00E40D36">
            <w:pPr>
              <w:pStyle w:val="Table"/>
              <w:tabs>
                <w:tab w:val="decimal" w:pos="896"/>
              </w:tabs>
              <w:jc w:val="both"/>
            </w:pPr>
            <w:r>
              <w:t>-1.337</w:t>
            </w:r>
          </w:p>
        </w:tc>
        <w:tc>
          <w:tcPr>
            <w:tcW w:w="2448" w:type="dxa"/>
          </w:tcPr>
          <w:p w14:paraId="4D4D3C0F" w14:textId="6866A6A8" w:rsidR="007523CD" w:rsidRDefault="00BD621E" w:rsidP="00620CBE">
            <w:pPr>
              <w:pStyle w:val="Table"/>
            </w:pPr>
            <w:r>
              <w:t>.407</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23E0EC49" w:rsidR="007523CD" w:rsidRDefault="003A5542" w:rsidP="00E40D36">
            <w:pPr>
              <w:pStyle w:val="Table"/>
              <w:tabs>
                <w:tab w:val="decimal" w:pos="896"/>
              </w:tabs>
              <w:jc w:val="both"/>
            </w:pPr>
            <w:r>
              <w:t>-3.914</w:t>
            </w:r>
          </w:p>
        </w:tc>
        <w:tc>
          <w:tcPr>
            <w:tcW w:w="2448" w:type="dxa"/>
          </w:tcPr>
          <w:p w14:paraId="22337385" w14:textId="45146C53" w:rsidR="007523CD" w:rsidRDefault="00BD621E" w:rsidP="00620CBE">
            <w:pPr>
              <w:pStyle w:val="Table"/>
            </w:pPr>
            <w:r>
              <w:t>.111</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50A43CB0" w:rsidR="007523CD" w:rsidRDefault="003A5542" w:rsidP="00E40D36">
            <w:pPr>
              <w:pStyle w:val="Table"/>
              <w:tabs>
                <w:tab w:val="decimal" w:pos="896"/>
              </w:tabs>
              <w:jc w:val="both"/>
            </w:pPr>
            <w:r>
              <w:t>-5.069</w:t>
            </w:r>
          </w:p>
        </w:tc>
        <w:tc>
          <w:tcPr>
            <w:tcW w:w="2448" w:type="dxa"/>
          </w:tcPr>
          <w:p w14:paraId="2898E4E0" w14:textId="3B8C7835" w:rsidR="007523CD" w:rsidRDefault="00BD621E" w:rsidP="00620CBE">
            <w:pPr>
              <w:pStyle w:val="Table"/>
            </w:pPr>
            <w:r>
              <w:t>.148</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99C351C" w:rsidR="007523CD" w:rsidRDefault="003A5542" w:rsidP="00E40D36">
            <w:pPr>
              <w:pStyle w:val="Table"/>
              <w:tabs>
                <w:tab w:val="decimal" w:pos="896"/>
              </w:tabs>
              <w:jc w:val="both"/>
            </w:pPr>
            <w:r>
              <w:t>-5.525</w:t>
            </w:r>
          </w:p>
        </w:tc>
        <w:tc>
          <w:tcPr>
            <w:tcW w:w="2448" w:type="dxa"/>
          </w:tcPr>
          <w:p w14:paraId="0A6E7E47" w14:textId="16EC4ABE" w:rsidR="007523CD" w:rsidRDefault="00BD621E" w:rsidP="00620CBE">
            <w:pPr>
              <w:pStyle w:val="Table"/>
            </w:pPr>
            <w:r>
              <w:t>.074</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53342990" w:rsidR="007523CD" w:rsidRDefault="003A5542" w:rsidP="00E40D36">
            <w:pPr>
              <w:pStyle w:val="Table"/>
              <w:tabs>
                <w:tab w:val="decimal" w:pos="896"/>
              </w:tabs>
              <w:jc w:val="both"/>
            </w:pPr>
            <w:r>
              <w:t>-6.671</w:t>
            </w:r>
          </w:p>
        </w:tc>
        <w:tc>
          <w:tcPr>
            <w:tcW w:w="2448" w:type="dxa"/>
          </w:tcPr>
          <w:p w14:paraId="4A8DF711" w14:textId="01FC2B6D" w:rsidR="007523CD" w:rsidRDefault="00A8566A" w:rsidP="00620CBE">
            <w:pPr>
              <w:pStyle w:val="Table"/>
            </w:pPr>
            <w:r>
              <w:t>.037</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32C19858" w:rsidR="007523CD" w:rsidRDefault="003A5542" w:rsidP="00E40D36">
            <w:pPr>
              <w:pStyle w:val="Table"/>
              <w:tabs>
                <w:tab w:val="decimal" w:pos="896"/>
              </w:tabs>
              <w:jc w:val="both"/>
            </w:pPr>
            <w:r>
              <w:t>-</w:t>
            </w:r>
            <w:r w:rsidR="00BD621E">
              <w:t>7.738</w:t>
            </w:r>
          </w:p>
        </w:tc>
        <w:tc>
          <w:tcPr>
            <w:tcW w:w="2448" w:type="dxa"/>
          </w:tcPr>
          <w:p w14:paraId="369213EC" w14:textId="421AA441" w:rsidR="007523CD" w:rsidRDefault="00A8566A" w:rsidP="00620CBE">
            <w:pPr>
              <w:pStyle w:val="Table"/>
            </w:pPr>
            <w:r>
              <w:t>.037</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0C6A16CC" w:rsidR="007523CD" w:rsidRDefault="00BD621E" w:rsidP="00E40D36">
            <w:pPr>
              <w:pStyle w:val="Table"/>
              <w:tabs>
                <w:tab w:val="decimal" w:pos="896"/>
              </w:tabs>
              <w:jc w:val="both"/>
            </w:pPr>
            <w:r>
              <w:t>-8.178</w:t>
            </w:r>
          </w:p>
        </w:tc>
        <w:tc>
          <w:tcPr>
            <w:tcW w:w="2448" w:type="dxa"/>
          </w:tcPr>
          <w:p w14:paraId="704885D0" w14:textId="131C192D" w:rsidR="007523CD" w:rsidRDefault="00A8566A" w:rsidP="00620CBE">
            <w:pPr>
              <w:pStyle w:val="Table"/>
            </w:pPr>
            <w:r>
              <w:t>.00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3BE52B99" w:rsidR="007523CD" w:rsidRDefault="00BD621E" w:rsidP="00E40D36">
            <w:pPr>
              <w:pStyle w:val="Table"/>
              <w:tabs>
                <w:tab w:val="decimal" w:pos="896"/>
              </w:tabs>
              <w:jc w:val="both"/>
            </w:pPr>
            <w:r>
              <w:t>-10.174</w:t>
            </w:r>
          </w:p>
        </w:tc>
        <w:tc>
          <w:tcPr>
            <w:tcW w:w="2448" w:type="dxa"/>
          </w:tcPr>
          <w:p w14:paraId="25A3826D" w14:textId="37FE895F" w:rsidR="007523CD" w:rsidRDefault="00A8566A" w:rsidP="00620CBE">
            <w:pPr>
              <w:pStyle w:val="Table"/>
            </w:pPr>
            <w:r>
              <w:t>.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53DA03B2" w:rsidR="007523CD" w:rsidRDefault="00BD621E" w:rsidP="00E40D36">
            <w:pPr>
              <w:pStyle w:val="Table"/>
              <w:tabs>
                <w:tab w:val="decimal" w:pos="896"/>
              </w:tabs>
              <w:jc w:val="both"/>
            </w:pPr>
            <w:r>
              <w:t>-10.058</w:t>
            </w:r>
          </w:p>
        </w:tc>
        <w:tc>
          <w:tcPr>
            <w:tcW w:w="2448" w:type="dxa"/>
            <w:tcBorders>
              <w:bottom w:val="single" w:sz="4" w:space="0" w:color="auto"/>
            </w:tcBorders>
          </w:tcPr>
          <w:p w14:paraId="36B3A22B" w14:textId="3AE8D9EE" w:rsidR="007523CD" w:rsidRDefault="00A8566A" w:rsidP="00620CBE">
            <w:pPr>
              <w:pStyle w:val="Table"/>
            </w:pPr>
            <w:r>
              <w:t>.037</w:t>
            </w:r>
          </w:p>
        </w:tc>
      </w:tr>
    </w:tbl>
    <w:p w14:paraId="032C4DE1" w14:textId="77777777" w:rsidR="003C377D" w:rsidRDefault="003C377D" w:rsidP="00810921"/>
    <w:p w14:paraId="4CFB047C" w14:textId="5A18A3B2" w:rsidR="00F40C0F" w:rsidRDefault="001423CD" w:rsidP="001423CD">
      <w:pPr>
        <w:pStyle w:val="Heading3"/>
      </w:pPr>
      <w:r>
        <w:t>Bolivia</w:t>
      </w:r>
    </w:p>
    <w:p w14:paraId="7A424B6B" w14:textId="7697479F" w:rsidR="00AE2D79" w:rsidRDefault="00AE2D79" w:rsidP="003C276B">
      <w:r w:rsidRPr="00AE2D79">
        <w:t>Evo Morales</w:t>
      </w:r>
      <w:r>
        <w:t>’</w:t>
      </w:r>
      <w:r w:rsidRPr="00AE2D79">
        <w:t xml:space="preserve"> political party, the </w:t>
      </w:r>
      <w:proofErr w:type="spellStart"/>
      <w:r w:rsidRPr="00AE2D79">
        <w:t>Movimiento</w:t>
      </w:r>
      <w:proofErr w:type="spellEnd"/>
      <w:r w:rsidRPr="00AE2D79">
        <w:t xml:space="preserve"> for Socialism Party (MAS), comprised fervent supporters. One of Morales</w:t>
      </w:r>
      <w:r w:rsidR="002147FD">
        <w:t>’</w:t>
      </w:r>
      <w:r w:rsidRPr="00AE2D79">
        <w:t xml:space="preserve"> initial decisions was to fulfill a campaign promise by increasing taxes on the hydrocarbon industry, raising the profit tax rate from 18% to 82%, leaving 18% for the companies. Early the following year, Morales nationalized a metallurgy plant in the town of </w:t>
      </w:r>
      <w:proofErr w:type="spellStart"/>
      <w:r w:rsidRPr="00AE2D79">
        <w:t>Vinto</w:t>
      </w:r>
      <w:proofErr w:type="spellEnd"/>
      <w:r w:rsidRPr="00AE2D79">
        <w:t xml:space="preserve">, which was operated by the Swiss company </w:t>
      </w:r>
      <w:proofErr w:type="spellStart"/>
      <w:r w:rsidRPr="00AE2D79">
        <w:t>Glenco</w:t>
      </w:r>
      <w:proofErr w:type="spellEnd"/>
      <w:r w:rsidRPr="00AE2D79">
        <w:t>, arguing that they had obtained the contract illegally.</w:t>
      </w:r>
    </w:p>
    <w:p w14:paraId="5A28BE1D" w14:textId="77777777" w:rsidR="002147FD" w:rsidRDefault="002147FD" w:rsidP="003C276B">
      <w:r w:rsidRPr="002147FD">
        <w:t>Later in 2006, Morales initiated a land reform program, seizing unproductive lands with absentee owners and transferring them to low-income individuals. Although the opposition approved regional referenda to be held in 2008, Morales dismissed the initiative, claiming it was illegal.</w:t>
      </w:r>
    </w:p>
    <w:p w14:paraId="6BB13F69" w14:textId="0B37F266" w:rsidR="006F2661" w:rsidRDefault="006F2661" w:rsidP="003C276B">
      <w:r w:rsidRPr="006F2661">
        <w:t>Despite Morales</w:t>
      </w:r>
      <w:r>
        <w:t>’</w:t>
      </w:r>
      <w:r w:rsidRPr="006F2661">
        <w:t xml:space="preserve"> initial declaration that he would not amend the constitution, MAS sponsored a national vote. The 2009 constitutional reform allowed Morales to run for a second 5-year presidential term and granted him the power to dissolve Congress. Additionally, he established the </w:t>
      </w:r>
      <w:proofErr w:type="spellStart"/>
      <w:r w:rsidRPr="006F2661">
        <w:t>Plurinational</w:t>
      </w:r>
      <w:proofErr w:type="spellEnd"/>
      <w:r w:rsidRPr="006F2661">
        <w:t xml:space="preserve"> Constitutional Tribunal, responsible for adjudicating the </w:t>
      </w:r>
      <w:r w:rsidRPr="006F2661">
        <w:lastRenderedPageBreak/>
        <w:t>constitutionality of laws. In 2013, the constitutional court ruled that Morales</w:t>
      </w:r>
      <w:r>
        <w:t>’</w:t>
      </w:r>
      <w:r w:rsidRPr="006F2661">
        <w:t xml:space="preserve"> first presidential term, before the constitutional reform, did not count toward the constitutional two-term limit. In 2017, MAS petitioned the </w:t>
      </w:r>
      <w:proofErr w:type="spellStart"/>
      <w:r w:rsidRPr="006F2661">
        <w:t>Plurinational</w:t>
      </w:r>
      <w:proofErr w:type="spellEnd"/>
      <w:r w:rsidRPr="006F2661">
        <w:t xml:space="preserve"> Constitutional Tribunal to abolish presidential term limits, arguing that they violated human rights under the American Convention on Human Rights.</w:t>
      </w:r>
    </w:p>
    <w:p w14:paraId="723ED61C" w14:textId="77777777" w:rsidR="00DB1C29" w:rsidRDefault="00DB1C29" w:rsidP="003C276B">
      <w:r w:rsidRPr="00DB1C29">
        <w:t>Morales ran for a fourth term in the 2019 presidential elections. The transmission of the results was temporarily paused for 24 hours, after which Morales went from being in a tight race with Carlos Mesa to securing a clear victory. However, Morales ultimately resigned amid allegations of electoral fraud and social protests during the 2019 presidential elections.</w:t>
      </w:r>
    </w:p>
    <w:p w14:paraId="041A5E36" w14:textId="6D409F46" w:rsidR="00327659" w:rsidRDefault="005A3095" w:rsidP="003C276B">
      <w:r>
        <w:t xml:space="preserve">Our results </w:t>
      </w:r>
      <w:r w:rsidR="00C57DD0">
        <w:t>reveal</w:t>
      </w:r>
      <w:r>
        <w:t xml:space="preserve"> </w:t>
      </w:r>
      <w:r w:rsidR="00AC307B">
        <w:t>statistically</w:t>
      </w:r>
      <w:r w:rsidR="00F26A86">
        <w:t xml:space="preserve"> significant </w:t>
      </w:r>
      <w:r w:rsidR="00C57DD0">
        <w:t xml:space="preserve">negative </w:t>
      </w:r>
      <w:r w:rsidR="00F26A86">
        <w:t>results</w:t>
      </w:r>
      <w:r w:rsidR="00980117">
        <w:t xml:space="preserve"> (</w:t>
      </w:r>
      <w:r w:rsidR="00980117">
        <w:fldChar w:fldCharType="begin"/>
      </w:r>
      <w:r w:rsidR="00980117">
        <w:instrText xml:space="preserve"> REF _Ref141445730 \h </w:instrText>
      </w:r>
      <w:r w:rsidR="00980117">
        <w:fldChar w:fldCharType="separate"/>
      </w:r>
      <w:r w:rsidR="00980117">
        <w:t xml:space="preserve">Table </w:t>
      </w:r>
      <w:r w:rsidR="00980117">
        <w:rPr>
          <w:noProof/>
        </w:rPr>
        <w:t>6</w:t>
      </w:r>
      <w:r w:rsidR="00980117">
        <w:fldChar w:fldCharType="end"/>
      </w:r>
      <w:r w:rsidR="00980117">
        <w:t xml:space="preserve">, </w:t>
      </w:r>
      <w:r w:rsidR="00980117">
        <w:fldChar w:fldCharType="begin"/>
      </w:r>
      <w:r w:rsidR="00980117">
        <w:instrText xml:space="preserve"> REF _Ref141445732 \h </w:instrText>
      </w:r>
      <w:r w:rsidR="00980117">
        <w:fldChar w:fldCharType="separate"/>
      </w:r>
      <w:r w:rsidR="00980117">
        <w:t xml:space="preserve">Table </w:t>
      </w:r>
      <w:r w:rsidR="00980117">
        <w:rPr>
          <w:noProof/>
        </w:rPr>
        <w:t>7</w:t>
      </w:r>
      <w:r w:rsidR="00980117">
        <w:fldChar w:fldCharType="end"/>
      </w:r>
      <w:r w:rsidR="00980117">
        <w:t xml:space="preserve">, and </w:t>
      </w:r>
      <w:r w:rsidR="00980117">
        <w:fldChar w:fldCharType="begin"/>
      </w:r>
      <w:r w:rsidR="00980117">
        <w:instrText xml:space="preserve"> REF _Ref141445743 \h </w:instrText>
      </w:r>
      <w:r w:rsidR="00980117">
        <w:fldChar w:fldCharType="separate"/>
      </w:r>
      <w:r w:rsidR="00980117" w:rsidRPr="00A9773B">
        <w:t xml:space="preserve">Figure </w:t>
      </w:r>
      <w:r w:rsidR="00980117">
        <w:rPr>
          <w:noProof/>
        </w:rPr>
        <w:t>3</w:t>
      </w:r>
      <w:r w:rsidR="00980117">
        <w:fldChar w:fldCharType="end"/>
      </w:r>
      <w:r w:rsidR="00980117">
        <w:t>)</w:t>
      </w:r>
      <w:r w:rsidR="00F26A86">
        <w:t xml:space="preserve">. Bolivia’s liberal democracy index </w:t>
      </w:r>
      <w:r w:rsidR="00C57DD0">
        <w:t>declined</w:t>
      </w:r>
      <w:r w:rsidR="00F26A86">
        <w:t xml:space="preserve"> from </w:t>
      </w:r>
      <w:r w:rsidR="00C57DD0">
        <w:t>its</w:t>
      </w:r>
      <w:r w:rsidR="00F26A86">
        <w:t xml:space="preserve"> </w:t>
      </w:r>
      <w:r w:rsidR="00AC307B">
        <w:t>peak of 55 to less than 40 in 2014.</w:t>
      </w:r>
    </w:p>
    <w:p w14:paraId="46822147" w14:textId="3D6EABDE" w:rsidR="001423CD" w:rsidRDefault="001423CD" w:rsidP="001423CD">
      <w:pPr>
        <w:pStyle w:val="Caption"/>
      </w:pPr>
      <w:bookmarkStart w:id="5" w:name="_Ref141445730"/>
      <w:r>
        <w:t xml:space="preserve">Table </w:t>
      </w:r>
      <w:r w:rsidR="00615502">
        <w:fldChar w:fldCharType="begin"/>
      </w:r>
      <w:r w:rsidR="00615502">
        <w:instrText xml:space="preserve"> SEQ Table \* ARABIC </w:instrText>
      </w:r>
      <w:r w:rsidR="00615502">
        <w:fldChar w:fldCharType="separate"/>
      </w:r>
      <w:r w:rsidR="0070163E">
        <w:rPr>
          <w:noProof/>
        </w:rPr>
        <w:t>6</w:t>
      </w:r>
      <w:r w:rsidR="00615502">
        <w:rPr>
          <w:noProof/>
        </w:rPr>
        <w:fldChar w:fldCharType="end"/>
      </w:r>
      <w:bookmarkEnd w:id="5"/>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4542832C" w:rsidR="001423CD" w:rsidRDefault="00105F94" w:rsidP="00F54A56">
            <w:pPr>
              <w:pStyle w:val="Table"/>
              <w:jc w:val="left"/>
            </w:pPr>
            <w:r>
              <w:t xml:space="preserve">V-Dem: </w:t>
            </w:r>
            <w:r w:rsidR="00BB409B">
              <w:t>Freedom of Expression</w:t>
            </w:r>
          </w:p>
        </w:tc>
        <w:tc>
          <w:tcPr>
            <w:tcW w:w="2160" w:type="dxa"/>
            <w:tcBorders>
              <w:top w:val="single" w:sz="4" w:space="0" w:color="auto"/>
            </w:tcBorders>
            <w:vAlign w:val="center"/>
          </w:tcPr>
          <w:p w14:paraId="3F646EF4" w14:textId="0BBE62C7" w:rsidR="001423CD" w:rsidRDefault="00760464" w:rsidP="00F54A56">
            <w:pPr>
              <w:pStyle w:val="Table"/>
              <w:tabs>
                <w:tab w:val="decimal" w:pos="1004"/>
              </w:tabs>
              <w:jc w:val="both"/>
            </w:pPr>
            <w:r>
              <w:t>82.94</w:t>
            </w:r>
          </w:p>
        </w:tc>
        <w:tc>
          <w:tcPr>
            <w:tcW w:w="2160" w:type="dxa"/>
            <w:tcBorders>
              <w:top w:val="single" w:sz="4" w:space="0" w:color="auto"/>
            </w:tcBorders>
            <w:vAlign w:val="center"/>
          </w:tcPr>
          <w:p w14:paraId="0B0150E6" w14:textId="4E8A8284" w:rsidR="001423CD" w:rsidRDefault="00760464" w:rsidP="00F54A56">
            <w:pPr>
              <w:pStyle w:val="Table"/>
              <w:tabs>
                <w:tab w:val="decimal" w:pos="1004"/>
              </w:tabs>
              <w:jc w:val="both"/>
            </w:pPr>
            <w:r>
              <w:t>79.46</w:t>
            </w:r>
          </w:p>
        </w:tc>
      </w:tr>
      <w:tr w:rsidR="00FF5590" w14:paraId="0C003E57" w14:textId="77777777" w:rsidTr="001423CD">
        <w:trPr>
          <w:jc w:val="center"/>
        </w:trPr>
        <w:tc>
          <w:tcPr>
            <w:tcW w:w="4032" w:type="dxa"/>
            <w:vAlign w:val="center"/>
          </w:tcPr>
          <w:p w14:paraId="47B31331" w14:textId="1918354D" w:rsidR="00FF5590" w:rsidRDefault="00105F94" w:rsidP="00FF5590">
            <w:pPr>
              <w:pStyle w:val="Table"/>
              <w:jc w:val="left"/>
            </w:pPr>
            <w:r>
              <w:t>V-Dem:</w:t>
            </w:r>
            <w:r w:rsidR="00BB409B">
              <w:t xml:space="preserve"> Clientelism Index</w:t>
            </w:r>
            <w:r>
              <w:t xml:space="preserve"> </w:t>
            </w:r>
          </w:p>
        </w:tc>
        <w:tc>
          <w:tcPr>
            <w:tcW w:w="2160" w:type="dxa"/>
            <w:vAlign w:val="center"/>
          </w:tcPr>
          <w:p w14:paraId="3BF40BD4" w14:textId="1C1FCF21" w:rsidR="00FF5590" w:rsidRDefault="00760464" w:rsidP="00FF5590">
            <w:pPr>
              <w:pStyle w:val="Table"/>
              <w:tabs>
                <w:tab w:val="decimal" w:pos="1004"/>
              </w:tabs>
              <w:jc w:val="both"/>
            </w:pPr>
            <w:r>
              <w:t>53.66</w:t>
            </w:r>
          </w:p>
        </w:tc>
        <w:tc>
          <w:tcPr>
            <w:tcW w:w="2160" w:type="dxa"/>
            <w:vAlign w:val="center"/>
          </w:tcPr>
          <w:p w14:paraId="1C76935E" w14:textId="55FF01A7" w:rsidR="00FF5590" w:rsidRDefault="00EA6060" w:rsidP="00FF5590">
            <w:pPr>
              <w:pStyle w:val="Table"/>
              <w:tabs>
                <w:tab w:val="decimal" w:pos="1004"/>
              </w:tabs>
              <w:jc w:val="both"/>
            </w:pPr>
            <w:r>
              <w:t>51.30</w:t>
            </w:r>
          </w:p>
        </w:tc>
      </w:tr>
      <w:tr w:rsidR="003159A5" w14:paraId="7A4DA270" w14:textId="77777777" w:rsidTr="001423CD">
        <w:trPr>
          <w:jc w:val="center"/>
        </w:trPr>
        <w:tc>
          <w:tcPr>
            <w:tcW w:w="4032" w:type="dxa"/>
            <w:vAlign w:val="center"/>
          </w:tcPr>
          <w:p w14:paraId="3ED1994A" w14:textId="1CEDEB91" w:rsidR="003159A5" w:rsidRDefault="003159A5" w:rsidP="00FF5590">
            <w:pPr>
              <w:pStyle w:val="Table"/>
              <w:jc w:val="left"/>
            </w:pPr>
            <w:r>
              <w:t xml:space="preserve">WGI: </w:t>
            </w:r>
            <w:r w:rsidR="00760464">
              <w:t>Voice and Accountability</w:t>
            </w:r>
          </w:p>
        </w:tc>
        <w:tc>
          <w:tcPr>
            <w:tcW w:w="2160" w:type="dxa"/>
            <w:vAlign w:val="center"/>
          </w:tcPr>
          <w:p w14:paraId="09F2899F" w14:textId="1A0B2DD9" w:rsidR="003159A5" w:rsidRDefault="00915551" w:rsidP="00FF5590">
            <w:pPr>
              <w:pStyle w:val="Table"/>
              <w:tabs>
                <w:tab w:val="decimal" w:pos="1004"/>
              </w:tabs>
              <w:jc w:val="both"/>
            </w:pPr>
            <w:r>
              <w:t>0.10</w:t>
            </w:r>
          </w:p>
        </w:tc>
        <w:tc>
          <w:tcPr>
            <w:tcW w:w="2160" w:type="dxa"/>
            <w:vAlign w:val="center"/>
          </w:tcPr>
          <w:p w14:paraId="38965528" w14:textId="203F3BEA" w:rsidR="003159A5" w:rsidRDefault="00915551" w:rsidP="00FF5590">
            <w:pPr>
              <w:pStyle w:val="Table"/>
              <w:tabs>
                <w:tab w:val="decimal" w:pos="1004"/>
              </w:tabs>
              <w:jc w:val="both"/>
            </w:pPr>
            <w:r>
              <w:t>0.29</w:t>
            </w:r>
          </w:p>
        </w:tc>
      </w:tr>
      <w:tr w:rsidR="003159A5" w14:paraId="645216FB" w14:textId="77777777" w:rsidTr="001423CD">
        <w:trPr>
          <w:jc w:val="center"/>
        </w:trPr>
        <w:tc>
          <w:tcPr>
            <w:tcW w:w="4032" w:type="dxa"/>
            <w:vAlign w:val="center"/>
          </w:tcPr>
          <w:p w14:paraId="135ACD97" w14:textId="79BB6C7F" w:rsidR="003159A5" w:rsidRDefault="00760464" w:rsidP="00FF5590">
            <w:pPr>
              <w:pStyle w:val="Table"/>
              <w:jc w:val="left"/>
            </w:pPr>
            <w:r>
              <w:t>WGI: Control of Corruption</w:t>
            </w:r>
          </w:p>
        </w:tc>
        <w:tc>
          <w:tcPr>
            <w:tcW w:w="2160" w:type="dxa"/>
            <w:vAlign w:val="center"/>
          </w:tcPr>
          <w:p w14:paraId="1D8DE66F" w14:textId="34FFBA8B" w:rsidR="003159A5" w:rsidRDefault="00915551" w:rsidP="00FF5590">
            <w:pPr>
              <w:pStyle w:val="Table"/>
              <w:tabs>
                <w:tab w:val="decimal" w:pos="1004"/>
              </w:tabs>
              <w:jc w:val="both"/>
            </w:pPr>
            <w:r>
              <w:t>-0.73</w:t>
            </w:r>
          </w:p>
        </w:tc>
        <w:tc>
          <w:tcPr>
            <w:tcW w:w="2160" w:type="dxa"/>
            <w:vAlign w:val="center"/>
          </w:tcPr>
          <w:p w14:paraId="67CDFC39" w14:textId="40607228" w:rsidR="003159A5" w:rsidRDefault="00915551" w:rsidP="00FF5590">
            <w:pPr>
              <w:pStyle w:val="Table"/>
              <w:tabs>
                <w:tab w:val="decimal" w:pos="1004"/>
              </w:tabs>
              <w:jc w:val="both"/>
            </w:pPr>
            <w:r>
              <w:t>-0.32</w:t>
            </w:r>
          </w:p>
        </w:tc>
      </w:tr>
      <w:tr w:rsidR="00FF5590" w14:paraId="2106643D" w14:textId="77777777" w:rsidTr="00F54A56">
        <w:trPr>
          <w:jc w:val="center"/>
        </w:trPr>
        <w:tc>
          <w:tcPr>
            <w:tcW w:w="4032" w:type="dxa"/>
            <w:vAlign w:val="center"/>
          </w:tcPr>
          <w:p w14:paraId="00644422" w14:textId="4E9BCD3D" w:rsidR="00FF5590" w:rsidRDefault="003159A5" w:rsidP="00FF5590">
            <w:pPr>
              <w:pStyle w:val="Table"/>
              <w:jc w:val="left"/>
            </w:pPr>
            <w:r>
              <w:t>ICRG</w:t>
            </w:r>
          </w:p>
        </w:tc>
        <w:tc>
          <w:tcPr>
            <w:tcW w:w="2160" w:type="dxa"/>
            <w:vAlign w:val="center"/>
          </w:tcPr>
          <w:p w14:paraId="21968C7E" w14:textId="09386684" w:rsidR="00FF5590" w:rsidRDefault="00103597" w:rsidP="00FF5590">
            <w:pPr>
              <w:pStyle w:val="Table"/>
              <w:tabs>
                <w:tab w:val="decimal" w:pos="1004"/>
              </w:tabs>
              <w:jc w:val="both"/>
            </w:pPr>
            <w:r>
              <w:t>2.69</w:t>
            </w:r>
          </w:p>
        </w:tc>
        <w:tc>
          <w:tcPr>
            <w:tcW w:w="2160" w:type="dxa"/>
            <w:vAlign w:val="center"/>
          </w:tcPr>
          <w:p w14:paraId="279883D6" w14:textId="7C794195" w:rsidR="00FF5590" w:rsidRDefault="00103597" w:rsidP="00FF5590">
            <w:pPr>
              <w:pStyle w:val="Table"/>
              <w:tabs>
                <w:tab w:val="decimal" w:pos="1004"/>
              </w:tabs>
              <w:jc w:val="both"/>
            </w:pPr>
            <w:r>
              <w:t>2.46</w:t>
            </w:r>
          </w:p>
        </w:tc>
      </w:tr>
      <w:tr w:rsidR="00FF5590" w14:paraId="4DDA24F9" w14:textId="77777777" w:rsidTr="00F54A56">
        <w:trPr>
          <w:jc w:val="center"/>
        </w:trPr>
        <w:tc>
          <w:tcPr>
            <w:tcW w:w="4032" w:type="dxa"/>
            <w:vAlign w:val="center"/>
          </w:tcPr>
          <w:p w14:paraId="0D40342E" w14:textId="1C32D0F7" w:rsidR="00FF5590" w:rsidRDefault="003159A5" w:rsidP="00FF5590">
            <w:pPr>
              <w:pStyle w:val="Table"/>
              <w:jc w:val="left"/>
            </w:pPr>
            <w:r>
              <w:t>Freedom House: Political Rights</w:t>
            </w:r>
          </w:p>
        </w:tc>
        <w:tc>
          <w:tcPr>
            <w:tcW w:w="2160" w:type="dxa"/>
            <w:vAlign w:val="center"/>
          </w:tcPr>
          <w:p w14:paraId="731E8F24" w14:textId="41CB4630" w:rsidR="00FF5590" w:rsidRDefault="00103597" w:rsidP="00FF5590">
            <w:pPr>
              <w:pStyle w:val="Table"/>
              <w:tabs>
                <w:tab w:val="decimal" w:pos="1004"/>
              </w:tabs>
              <w:jc w:val="both"/>
            </w:pPr>
            <w:r>
              <w:t>1.70</w:t>
            </w:r>
          </w:p>
        </w:tc>
        <w:tc>
          <w:tcPr>
            <w:tcW w:w="2160" w:type="dxa"/>
            <w:vAlign w:val="center"/>
          </w:tcPr>
          <w:p w14:paraId="76664E63" w14:textId="2B1B6D95" w:rsidR="00FF5590" w:rsidRDefault="00103597" w:rsidP="00FF5590">
            <w:pPr>
              <w:pStyle w:val="Table"/>
              <w:tabs>
                <w:tab w:val="decimal" w:pos="1004"/>
              </w:tabs>
              <w:jc w:val="both"/>
            </w:pPr>
            <w:r>
              <w:t>2.55</w:t>
            </w:r>
          </w:p>
        </w:tc>
      </w:tr>
      <w:tr w:rsidR="009929C8" w14:paraId="69CFDFEA" w14:textId="77777777" w:rsidTr="00F54A56">
        <w:trPr>
          <w:jc w:val="center"/>
        </w:trPr>
        <w:tc>
          <w:tcPr>
            <w:tcW w:w="4032" w:type="dxa"/>
            <w:vAlign w:val="center"/>
          </w:tcPr>
          <w:p w14:paraId="3B983A66" w14:textId="1A5A01D8" w:rsidR="009929C8" w:rsidRDefault="003159A5" w:rsidP="00FF5590">
            <w:pPr>
              <w:pStyle w:val="Table"/>
              <w:jc w:val="left"/>
            </w:pPr>
            <w:r>
              <w:t>Freedom House: Civil Liberties</w:t>
            </w:r>
          </w:p>
        </w:tc>
        <w:tc>
          <w:tcPr>
            <w:tcW w:w="2160" w:type="dxa"/>
            <w:vAlign w:val="center"/>
          </w:tcPr>
          <w:p w14:paraId="5A0522E9" w14:textId="08A143B3" w:rsidR="009929C8" w:rsidRDefault="00103597" w:rsidP="00FF5590">
            <w:pPr>
              <w:pStyle w:val="Table"/>
              <w:tabs>
                <w:tab w:val="decimal" w:pos="1004"/>
              </w:tabs>
              <w:jc w:val="both"/>
            </w:pPr>
            <w:r>
              <w:t>3.10</w:t>
            </w:r>
          </w:p>
        </w:tc>
        <w:tc>
          <w:tcPr>
            <w:tcW w:w="2160" w:type="dxa"/>
            <w:vAlign w:val="center"/>
          </w:tcPr>
          <w:p w14:paraId="121925E8" w14:textId="3DFB3AD3" w:rsidR="009929C8" w:rsidRDefault="00103597" w:rsidP="00FF5590">
            <w:pPr>
              <w:pStyle w:val="Table"/>
              <w:tabs>
                <w:tab w:val="decimal" w:pos="1004"/>
              </w:tabs>
              <w:jc w:val="both"/>
            </w:pPr>
            <w:r>
              <w:t>2.73</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FEE883E" w:rsidR="00FF5590" w:rsidRDefault="00103597" w:rsidP="00FF5590">
            <w:pPr>
              <w:pStyle w:val="Table"/>
              <w:tabs>
                <w:tab w:val="decimal" w:pos="1004"/>
              </w:tabs>
              <w:jc w:val="both"/>
            </w:pPr>
            <w:r>
              <w:t>52.60</w:t>
            </w:r>
          </w:p>
        </w:tc>
        <w:tc>
          <w:tcPr>
            <w:tcW w:w="2160" w:type="dxa"/>
            <w:vAlign w:val="center"/>
          </w:tcPr>
          <w:p w14:paraId="4FBDB390" w14:textId="03102B81" w:rsidR="00FF5590" w:rsidRDefault="00103597" w:rsidP="00FF5590">
            <w:pPr>
              <w:pStyle w:val="Table"/>
              <w:tabs>
                <w:tab w:val="decimal" w:pos="1004"/>
              </w:tabs>
              <w:jc w:val="both"/>
            </w:pPr>
            <w:r>
              <w:t>52.47</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79775A7" w:rsidR="00FF5590" w:rsidRDefault="00960B5B" w:rsidP="00FF5590">
            <w:pPr>
              <w:pStyle w:val="Table"/>
              <w:tabs>
                <w:tab w:val="decimal" w:pos="1004"/>
              </w:tabs>
              <w:jc w:val="both"/>
            </w:pPr>
            <w:r>
              <w:t>53.00</w:t>
            </w:r>
          </w:p>
        </w:tc>
        <w:tc>
          <w:tcPr>
            <w:tcW w:w="2160" w:type="dxa"/>
            <w:vAlign w:val="center"/>
          </w:tcPr>
          <w:p w14:paraId="40AEFE31" w14:textId="539D3C11" w:rsidR="00FF5590" w:rsidRDefault="00960B5B" w:rsidP="00FF5590">
            <w:pPr>
              <w:pStyle w:val="Table"/>
              <w:tabs>
                <w:tab w:val="decimal" w:pos="1004"/>
              </w:tabs>
              <w:jc w:val="both"/>
            </w:pPr>
            <w:r>
              <w:t>53.14</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48F54612" w:rsidR="00FF5590" w:rsidRDefault="00960B5B" w:rsidP="00FF5590">
            <w:pPr>
              <w:pStyle w:val="Table"/>
              <w:tabs>
                <w:tab w:val="decimal" w:pos="1004"/>
              </w:tabs>
              <w:jc w:val="both"/>
            </w:pPr>
            <w:r>
              <w:t>51.50</w:t>
            </w:r>
          </w:p>
        </w:tc>
        <w:tc>
          <w:tcPr>
            <w:tcW w:w="2160" w:type="dxa"/>
            <w:vAlign w:val="center"/>
          </w:tcPr>
          <w:p w14:paraId="13B83432" w14:textId="69668634" w:rsidR="00FF5590" w:rsidRDefault="00960B5B" w:rsidP="00FF5590">
            <w:pPr>
              <w:pStyle w:val="Table"/>
              <w:tabs>
                <w:tab w:val="decimal" w:pos="1004"/>
              </w:tabs>
              <w:jc w:val="both"/>
            </w:pPr>
            <w:r>
              <w:t>53.19</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657B99BF" w:rsidR="00FF5590" w:rsidRDefault="00960B5B" w:rsidP="00FF5590">
            <w:pPr>
              <w:pStyle w:val="Table"/>
              <w:tabs>
                <w:tab w:val="decimal" w:pos="1004"/>
              </w:tabs>
              <w:jc w:val="both"/>
            </w:pPr>
            <w:r>
              <w:t>54.90</w:t>
            </w:r>
          </w:p>
        </w:tc>
        <w:tc>
          <w:tcPr>
            <w:tcW w:w="2160" w:type="dxa"/>
            <w:tcBorders>
              <w:bottom w:val="single" w:sz="4" w:space="0" w:color="auto"/>
            </w:tcBorders>
            <w:vAlign w:val="center"/>
          </w:tcPr>
          <w:p w14:paraId="5A72462E" w14:textId="408C980A" w:rsidR="00FF5590" w:rsidRDefault="00960B5B" w:rsidP="00FF5590">
            <w:pPr>
              <w:pStyle w:val="Table"/>
              <w:tabs>
                <w:tab w:val="decimal" w:pos="1004"/>
              </w:tabs>
              <w:jc w:val="both"/>
            </w:pPr>
            <w:r>
              <w:t>54.30</w:t>
            </w:r>
          </w:p>
        </w:tc>
      </w:tr>
    </w:tbl>
    <w:p w14:paraId="4CFD9725" w14:textId="27E3FAAD" w:rsidR="00C36C37" w:rsidRPr="00A9773B" w:rsidRDefault="00C36C37" w:rsidP="00C36C37">
      <w:pPr>
        <w:pStyle w:val="Caption"/>
      </w:pPr>
      <w:bookmarkStart w:id="6" w:name="_Ref141445743"/>
      <w:r w:rsidRPr="00A9773B">
        <w:lastRenderedPageBreak/>
        <w:t xml:space="preserve">Figure </w:t>
      </w:r>
      <w:r w:rsidR="00615502">
        <w:fldChar w:fldCharType="begin"/>
      </w:r>
      <w:r w:rsidR="00615502">
        <w:instrText xml:space="preserve"> SEQ Figure \* ARABIC </w:instrText>
      </w:r>
      <w:r w:rsidR="00615502">
        <w:fldChar w:fldCharType="separate"/>
      </w:r>
      <w:r w:rsidR="0070163E">
        <w:rPr>
          <w:noProof/>
        </w:rPr>
        <w:t>3</w:t>
      </w:r>
      <w:r w:rsidR="00615502">
        <w:rPr>
          <w:noProof/>
        </w:rPr>
        <w:fldChar w:fldCharType="end"/>
      </w:r>
      <w:bookmarkEnd w:id="6"/>
      <w:r w:rsidRPr="00A9773B">
        <w:t xml:space="preserve">. </w:t>
      </w:r>
      <w:r>
        <w:t>Synthetic control: Bolivia</w:t>
      </w:r>
    </w:p>
    <w:p w14:paraId="1A3A2EAB" w14:textId="05B587E1" w:rsidR="00C36C37" w:rsidRDefault="00C36C37" w:rsidP="00810921">
      <w:r>
        <w:rPr>
          <w:noProof/>
        </w:rPr>
        <w:drawing>
          <wp:inline distT="0" distB="0" distL="0" distR="0" wp14:anchorId="202A7611" wp14:editId="1F3DC7F4">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26C97739" w:rsidR="00BD1A7A" w:rsidRDefault="00BD1A7A" w:rsidP="00BD1A7A">
      <w:pPr>
        <w:pStyle w:val="Caption"/>
      </w:pPr>
      <w:bookmarkStart w:id="7" w:name="_Ref141445732"/>
      <w:r>
        <w:lastRenderedPageBreak/>
        <w:t xml:space="preserve">Table </w:t>
      </w:r>
      <w:r w:rsidR="00615502">
        <w:fldChar w:fldCharType="begin"/>
      </w:r>
      <w:r w:rsidR="00615502">
        <w:instrText xml:space="preserve"> SEQ Table \* ARABIC </w:instrText>
      </w:r>
      <w:r w:rsidR="00615502">
        <w:fldChar w:fldCharType="separate"/>
      </w:r>
      <w:r w:rsidR="0070163E">
        <w:rPr>
          <w:noProof/>
        </w:rPr>
        <w:t>7</w:t>
      </w:r>
      <w:r w:rsidR="00615502">
        <w:rPr>
          <w:noProof/>
        </w:rPr>
        <w:fldChar w:fldCharType="end"/>
      </w:r>
      <w:bookmarkEnd w:id="7"/>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9A9AFE1" w:rsidR="00BD1A7A" w:rsidRDefault="008F4F90" w:rsidP="00F54A56">
            <w:pPr>
              <w:pStyle w:val="Table"/>
              <w:tabs>
                <w:tab w:val="decimal" w:pos="896"/>
              </w:tabs>
              <w:jc w:val="both"/>
            </w:pPr>
            <w:r>
              <w:t>-0.134</w:t>
            </w:r>
          </w:p>
        </w:tc>
        <w:tc>
          <w:tcPr>
            <w:tcW w:w="2448" w:type="dxa"/>
            <w:tcBorders>
              <w:top w:val="single" w:sz="4" w:space="0" w:color="auto"/>
            </w:tcBorders>
          </w:tcPr>
          <w:p w14:paraId="78B48A7D" w14:textId="532B57B7" w:rsidR="00BD1A7A" w:rsidRDefault="00733094" w:rsidP="00F54A56">
            <w:pPr>
              <w:pStyle w:val="Table"/>
            </w:pPr>
            <w:r>
              <w:t>.888</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F8D51D5" w:rsidR="00BD1A7A" w:rsidRDefault="008F4F90" w:rsidP="00F54A56">
            <w:pPr>
              <w:pStyle w:val="Table"/>
              <w:tabs>
                <w:tab w:val="decimal" w:pos="896"/>
              </w:tabs>
              <w:jc w:val="both"/>
            </w:pPr>
            <w:r>
              <w:t>-5.197</w:t>
            </w:r>
          </w:p>
        </w:tc>
        <w:tc>
          <w:tcPr>
            <w:tcW w:w="2448" w:type="dxa"/>
          </w:tcPr>
          <w:p w14:paraId="65A32D1A" w14:textId="40D0D76E" w:rsidR="00BD1A7A" w:rsidRDefault="00733094" w:rsidP="00F54A56">
            <w:pPr>
              <w:pStyle w:val="Table"/>
            </w:pPr>
            <w:r>
              <w:t>.074</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5F16945E" w:rsidR="00BD1A7A" w:rsidRDefault="008F4F90" w:rsidP="00F54A56">
            <w:pPr>
              <w:pStyle w:val="Table"/>
              <w:tabs>
                <w:tab w:val="decimal" w:pos="896"/>
              </w:tabs>
              <w:jc w:val="both"/>
            </w:pPr>
            <w:r>
              <w:t>-</w:t>
            </w:r>
            <w:r w:rsidR="0099233E">
              <w:t>6.349</w:t>
            </w:r>
          </w:p>
        </w:tc>
        <w:tc>
          <w:tcPr>
            <w:tcW w:w="2448" w:type="dxa"/>
          </w:tcPr>
          <w:p w14:paraId="20E5515C" w14:textId="26E56989" w:rsidR="00BD1A7A" w:rsidRDefault="00733094" w:rsidP="00F54A56">
            <w:pPr>
              <w:pStyle w:val="Table"/>
            </w:pPr>
            <w:r>
              <w:t>.037</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45874FF7" w:rsidR="00BD1A7A" w:rsidRDefault="0099233E" w:rsidP="00F54A56">
            <w:pPr>
              <w:pStyle w:val="Table"/>
              <w:tabs>
                <w:tab w:val="decimal" w:pos="896"/>
              </w:tabs>
              <w:jc w:val="both"/>
            </w:pPr>
            <w:r>
              <w:t>-9.861</w:t>
            </w:r>
          </w:p>
        </w:tc>
        <w:tc>
          <w:tcPr>
            <w:tcW w:w="2448" w:type="dxa"/>
          </w:tcPr>
          <w:p w14:paraId="211155A2" w14:textId="4A0E66B0" w:rsidR="00BD1A7A" w:rsidRDefault="00733094" w:rsidP="00F54A56">
            <w:pPr>
              <w:pStyle w:val="Table"/>
            </w:pPr>
            <w:r>
              <w:t>.000</w:t>
            </w:r>
          </w:p>
        </w:tc>
      </w:tr>
      <w:tr w:rsidR="00733094" w14:paraId="1674E9B7" w14:textId="77777777" w:rsidTr="00F54A56">
        <w:trPr>
          <w:jc w:val="center"/>
        </w:trPr>
        <w:tc>
          <w:tcPr>
            <w:tcW w:w="1152" w:type="dxa"/>
          </w:tcPr>
          <w:p w14:paraId="234B8851" w14:textId="1FF358B2" w:rsidR="00733094" w:rsidRDefault="00733094" w:rsidP="00733094">
            <w:pPr>
              <w:pStyle w:val="Table"/>
            </w:pPr>
            <w:r>
              <w:t>2009</w:t>
            </w:r>
          </w:p>
        </w:tc>
        <w:tc>
          <w:tcPr>
            <w:tcW w:w="2448" w:type="dxa"/>
          </w:tcPr>
          <w:p w14:paraId="23B95741" w14:textId="096077FB" w:rsidR="00733094" w:rsidRDefault="00733094" w:rsidP="00733094">
            <w:pPr>
              <w:pStyle w:val="Table"/>
              <w:tabs>
                <w:tab w:val="decimal" w:pos="896"/>
              </w:tabs>
              <w:jc w:val="both"/>
            </w:pPr>
            <w:r>
              <w:t>-12.104</w:t>
            </w:r>
          </w:p>
        </w:tc>
        <w:tc>
          <w:tcPr>
            <w:tcW w:w="2448" w:type="dxa"/>
          </w:tcPr>
          <w:p w14:paraId="18552B90" w14:textId="25865770" w:rsidR="00733094" w:rsidRDefault="00733094" w:rsidP="00733094">
            <w:pPr>
              <w:pStyle w:val="Table"/>
            </w:pPr>
            <w:r w:rsidRPr="00C822A9">
              <w:t>.000</w:t>
            </w:r>
          </w:p>
        </w:tc>
      </w:tr>
      <w:tr w:rsidR="00733094" w14:paraId="2F60CF01" w14:textId="77777777" w:rsidTr="00F54A56">
        <w:trPr>
          <w:jc w:val="center"/>
        </w:trPr>
        <w:tc>
          <w:tcPr>
            <w:tcW w:w="1152" w:type="dxa"/>
          </w:tcPr>
          <w:p w14:paraId="1E36C003" w14:textId="391AD28F" w:rsidR="00733094" w:rsidRDefault="00733094" w:rsidP="00733094">
            <w:pPr>
              <w:pStyle w:val="Table"/>
            </w:pPr>
            <w:r>
              <w:t>2010</w:t>
            </w:r>
          </w:p>
        </w:tc>
        <w:tc>
          <w:tcPr>
            <w:tcW w:w="2448" w:type="dxa"/>
          </w:tcPr>
          <w:p w14:paraId="35710536" w14:textId="39942885" w:rsidR="00733094" w:rsidRDefault="00733094" w:rsidP="00733094">
            <w:pPr>
              <w:pStyle w:val="Table"/>
              <w:tabs>
                <w:tab w:val="decimal" w:pos="896"/>
              </w:tabs>
              <w:jc w:val="both"/>
            </w:pPr>
            <w:r>
              <w:t>-14.780</w:t>
            </w:r>
          </w:p>
        </w:tc>
        <w:tc>
          <w:tcPr>
            <w:tcW w:w="2448" w:type="dxa"/>
          </w:tcPr>
          <w:p w14:paraId="4BE1C574" w14:textId="2DD533F0" w:rsidR="00733094" w:rsidRDefault="00733094" w:rsidP="00733094">
            <w:pPr>
              <w:pStyle w:val="Table"/>
            </w:pPr>
            <w:r w:rsidRPr="00C822A9">
              <w:t>.000</w:t>
            </w:r>
          </w:p>
        </w:tc>
      </w:tr>
      <w:tr w:rsidR="00733094" w14:paraId="18AB5BA8" w14:textId="77777777" w:rsidTr="00F54A56">
        <w:trPr>
          <w:jc w:val="center"/>
        </w:trPr>
        <w:tc>
          <w:tcPr>
            <w:tcW w:w="1152" w:type="dxa"/>
          </w:tcPr>
          <w:p w14:paraId="2FF2275D" w14:textId="5BC96081" w:rsidR="00733094" w:rsidRDefault="00733094" w:rsidP="00733094">
            <w:pPr>
              <w:pStyle w:val="Table"/>
            </w:pPr>
            <w:r>
              <w:t>2011</w:t>
            </w:r>
          </w:p>
        </w:tc>
        <w:tc>
          <w:tcPr>
            <w:tcW w:w="2448" w:type="dxa"/>
          </w:tcPr>
          <w:p w14:paraId="77DCF7FE" w14:textId="595381E7" w:rsidR="00733094" w:rsidRDefault="00733094" w:rsidP="00733094">
            <w:pPr>
              <w:pStyle w:val="Table"/>
              <w:tabs>
                <w:tab w:val="decimal" w:pos="896"/>
              </w:tabs>
              <w:jc w:val="both"/>
            </w:pPr>
            <w:r>
              <w:t>-16.021</w:t>
            </w:r>
          </w:p>
        </w:tc>
        <w:tc>
          <w:tcPr>
            <w:tcW w:w="2448" w:type="dxa"/>
          </w:tcPr>
          <w:p w14:paraId="7322C9F9" w14:textId="67364644" w:rsidR="00733094" w:rsidRDefault="00733094" w:rsidP="00733094">
            <w:pPr>
              <w:pStyle w:val="Table"/>
            </w:pPr>
            <w:r w:rsidRPr="00C822A9">
              <w:t>.000</w:t>
            </w:r>
          </w:p>
        </w:tc>
      </w:tr>
      <w:tr w:rsidR="00733094" w14:paraId="2ADBE5DC" w14:textId="77777777" w:rsidTr="00F54A56">
        <w:trPr>
          <w:jc w:val="center"/>
        </w:trPr>
        <w:tc>
          <w:tcPr>
            <w:tcW w:w="1152" w:type="dxa"/>
          </w:tcPr>
          <w:p w14:paraId="00E7FBCD" w14:textId="72829DB5" w:rsidR="00733094" w:rsidRDefault="00733094" w:rsidP="00733094">
            <w:pPr>
              <w:pStyle w:val="Table"/>
            </w:pPr>
            <w:r>
              <w:t>2012</w:t>
            </w:r>
          </w:p>
        </w:tc>
        <w:tc>
          <w:tcPr>
            <w:tcW w:w="2448" w:type="dxa"/>
          </w:tcPr>
          <w:p w14:paraId="5EB38AB0" w14:textId="336BE8E4" w:rsidR="00733094" w:rsidRDefault="00733094" w:rsidP="00733094">
            <w:pPr>
              <w:pStyle w:val="Table"/>
              <w:tabs>
                <w:tab w:val="decimal" w:pos="896"/>
              </w:tabs>
              <w:jc w:val="both"/>
            </w:pPr>
            <w:r>
              <w:t>-16.961</w:t>
            </w:r>
          </w:p>
        </w:tc>
        <w:tc>
          <w:tcPr>
            <w:tcW w:w="2448" w:type="dxa"/>
          </w:tcPr>
          <w:p w14:paraId="28DC6A04" w14:textId="283294DE" w:rsidR="00733094" w:rsidRDefault="00733094" w:rsidP="00733094">
            <w:pPr>
              <w:pStyle w:val="Table"/>
            </w:pPr>
            <w:r w:rsidRPr="00C822A9">
              <w:t>.000</w:t>
            </w:r>
          </w:p>
        </w:tc>
      </w:tr>
      <w:tr w:rsidR="00733094" w14:paraId="1F0B6FEB" w14:textId="77777777" w:rsidTr="00F54A56">
        <w:trPr>
          <w:jc w:val="center"/>
        </w:trPr>
        <w:tc>
          <w:tcPr>
            <w:tcW w:w="1152" w:type="dxa"/>
          </w:tcPr>
          <w:p w14:paraId="510DEA8F" w14:textId="64FAC62A" w:rsidR="00733094" w:rsidRDefault="00733094" w:rsidP="00733094">
            <w:pPr>
              <w:pStyle w:val="Table"/>
            </w:pPr>
            <w:r>
              <w:t>2013</w:t>
            </w:r>
          </w:p>
        </w:tc>
        <w:tc>
          <w:tcPr>
            <w:tcW w:w="2448" w:type="dxa"/>
          </w:tcPr>
          <w:p w14:paraId="1DEC4E49" w14:textId="7CA5332A" w:rsidR="00733094" w:rsidRDefault="00733094" w:rsidP="00733094">
            <w:pPr>
              <w:pStyle w:val="Table"/>
              <w:tabs>
                <w:tab w:val="decimal" w:pos="896"/>
              </w:tabs>
              <w:jc w:val="both"/>
            </w:pPr>
            <w:r>
              <w:t>-14.040</w:t>
            </w:r>
          </w:p>
        </w:tc>
        <w:tc>
          <w:tcPr>
            <w:tcW w:w="2448" w:type="dxa"/>
          </w:tcPr>
          <w:p w14:paraId="0D84144C" w14:textId="3785CD49" w:rsidR="00733094" w:rsidRDefault="00733094" w:rsidP="00733094">
            <w:pPr>
              <w:pStyle w:val="Table"/>
            </w:pPr>
            <w:r w:rsidRPr="00C822A9">
              <w:t>.000</w:t>
            </w:r>
          </w:p>
        </w:tc>
      </w:tr>
      <w:tr w:rsidR="00733094" w14:paraId="3AA9663D" w14:textId="77777777" w:rsidTr="00F54A56">
        <w:trPr>
          <w:jc w:val="center"/>
        </w:trPr>
        <w:tc>
          <w:tcPr>
            <w:tcW w:w="1152" w:type="dxa"/>
            <w:tcBorders>
              <w:bottom w:val="single" w:sz="4" w:space="0" w:color="auto"/>
            </w:tcBorders>
          </w:tcPr>
          <w:p w14:paraId="14D148B7" w14:textId="700692B5" w:rsidR="00733094" w:rsidRDefault="00733094" w:rsidP="00733094">
            <w:pPr>
              <w:pStyle w:val="Table"/>
            </w:pPr>
            <w:r>
              <w:t>2014</w:t>
            </w:r>
          </w:p>
        </w:tc>
        <w:tc>
          <w:tcPr>
            <w:tcW w:w="2448" w:type="dxa"/>
            <w:tcBorders>
              <w:bottom w:val="single" w:sz="4" w:space="0" w:color="auto"/>
            </w:tcBorders>
          </w:tcPr>
          <w:p w14:paraId="3BDF4CC1" w14:textId="004C5919" w:rsidR="00733094" w:rsidRDefault="00733094" w:rsidP="00733094">
            <w:pPr>
              <w:pStyle w:val="Table"/>
              <w:tabs>
                <w:tab w:val="decimal" w:pos="896"/>
              </w:tabs>
              <w:jc w:val="both"/>
            </w:pPr>
            <w:r>
              <w:t>-11.698</w:t>
            </w:r>
          </w:p>
        </w:tc>
        <w:tc>
          <w:tcPr>
            <w:tcW w:w="2448" w:type="dxa"/>
            <w:tcBorders>
              <w:bottom w:val="single" w:sz="4" w:space="0" w:color="auto"/>
            </w:tcBorders>
          </w:tcPr>
          <w:p w14:paraId="00904B67" w14:textId="23212BAF" w:rsidR="00733094" w:rsidRDefault="00733094" w:rsidP="00733094">
            <w:pPr>
              <w:pStyle w:val="Table"/>
            </w:pPr>
            <w:r w:rsidRPr="00C822A9">
              <w:t>.000</w:t>
            </w:r>
          </w:p>
        </w:tc>
      </w:tr>
    </w:tbl>
    <w:p w14:paraId="1AAD1B80" w14:textId="77777777" w:rsidR="00C36C37" w:rsidRDefault="00C36C37" w:rsidP="00810921"/>
    <w:p w14:paraId="1421EC21" w14:textId="34E360C3" w:rsidR="00C77035" w:rsidRDefault="00C77035" w:rsidP="00C77035">
      <w:pPr>
        <w:pStyle w:val="Heading3"/>
      </w:pPr>
      <w:r>
        <w:t>Ecuador</w:t>
      </w:r>
    </w:p>
    <w:p w14:paraId="10CF0AC7" w14:textId="77777777" w:rsidR="00390D16" w:rsidRDefault="00390D16" w:rsidP="00ED2144">
      <w:r w:rsidRPr="00390D16">
        <w:t>Rafael Correa successfully reformed the constitution, expanding the powers vested in the president by increasing the number of permitted presidential decrees. He also eliminated presidential term limits.</w:t>
      </w:r>
    </w:p>
    <w:p w14:paraId="2F3D710C" w14:textId="77777777" w:rsidR="0026270E" w:rsidRDefault="0026270E" w:rsidP="00ED2144">
      <w:r w:rsidRPr="0026270E">
        <w:t>Correa gained notoriety for his contentious relationship with the media. His government strongly criticized the press, accusing media outlets of spreading falsehoods and defamation against him. Correa responded by imposing restrictions on the media and curbing freedom of expression. He even imposed fines on media outlets that were critical of his administration. Furthermore, individuals who voiced dissent, whether they were politicians or civilians, were subjected to prosecution and espionage, raising concerns about the safety of democratic discourse.</w:t>
      </w:r>
    </w:p>
    <w:p w14:paraId="12A3B292" w14:textId="78575415" w:rsidR="00FA2F47" w:rsidRPr="00ED2144" w:rsidRDefault="0026270E" w:rsidP="00ED2144">
      <w:r w:rsidRPr="0026270E">
        <w:t>Correa, who vehemently opposed dollarization, attempted to circumvent the monetary regime through two distinct approaches. First, there was the unsuccessful endeavor to introduce what would have been the inaugural central bank digital currency (CBDC)</w:t>
      </w:r>
      <w:r>
        <w:t xml:space="preserve"> </w:t>
      </w:r>
      <w:r w:rsidR="00046769">
        <w:fldChar w:fldCharType="begin"/>
      </w:r>
      <w:r w:rsidR="00046769">
        <w:instrText xml:space="preserve"> ADDIN ZOTERO_ITEM CSL_CITATION {"citationID":"fEzZMugl","properties":{"formattedCitation":"(Arauz et al., 2021; Cachanosky et al., 2022)","plainCitation":"(Arauz et al., 2021; Cachanosky et al., 2022)","noteIndex":0},"citationItems":[{"id":31,"uris":["http://zotero.org/users/5299515/items/YK773WLQ"],"itemData":{"id":31,"type":"article-journal","container-title":"Latin American Journal of Central Banking","DOI":"j.latcb.2021.100030","issue":"2","note":"Citation Key: Arauz2021","page":"1'10","title":"Dinero Electrónico: The rise and fall of Ecuador’s central bank digital currency","volume":"2","author":[{"family":"Arauz","given":"Andrés"},{"family":"Garrat","given":"Rodney"},{"family":"Ramos F.","given":"Diego F."}],"issued":{"date-parts":[["2021"]]}}},{"id":2047,"uris":["http://zotero.org/users/5299515/items/EKV566W8"],"itemData":{"id":2047,"type":"article-journal","container-title":"Journal of Economic Behavior and Organization","DOI":"10.1016/j.jebo.2022.06.006","issue":"August","note":"Citation Key: Cachanosky2021c","page":"430-442","title":"Can Dollarization Constrain a Populist Leader? The Case of Rafael Correa in Ecuador","volume":"200","author":[{"family":"Cachanosky","given":"Nicolás"},{"family":"Salter","given":"Alexander William"},{"family":"Savanti","given":"Ignacio"}],"issued":{"date-parts":[["2022"]]}}}],"schema":"https://github.com/citation-style-language/schema/raw/master/csl-citation.json"} </w:instrText>
      </w:r>
      <w:r w:rsidR="00046769">
        <w:fldChar w:fldCharType="separate"/>
      </w:r>
      <w:r w:rsidR="00046769" w:rsidRPr="00046769">
        <w:t>(Arauz et al., 2021; Cachanosky et al., 2022)</w:t>
      </w:r>
      <w:r w:rsidR="00046769">
        <w:fldChar w:fldCharType="end"/>
      </w:r>
      <w:r>
        <w:t xml:space="preserve"> – a dollar</w:t>
      </w:r>
      <w:r w:rsidR="00035D35">
        <w:t xml:space="preserve">-convertible digital currency issued and managed </w:t>
      </w:r>
      <w:r w:rsidR="00035D35">
        <w:lastRenderedPageBreak/>
        <w:t xml:space="preserve">by the central bank and state-owned companies. </w:t>
      </w:r>
      <w:r w:rsidR="001F7D08" w:rsidRPr="001F7D08">
        <w:t>The second approach involved the banking sector. He diminished the transparency of the central bank's balance sheet and subsequently mandated that banks repatriate their foreign reserves and deposit them with the central bank. Following this, he directed the central bank to utilize those reserves for the purchase of treasury bonds.</w:t>
      </w:r>
      <w:r w:rsidR="007213D3">
        <w:t xml:space="preserve"> </w:t>
      </w:r>
    </w:p>
    <w:p w14:paraId="062AD90A" w14:textId="415AF871" w:rsidR="00CC1C7C" w:rsidRPr="00CC1C7C" w:rsidRDefault="001F7D08" w:rsidP="00CC1C7C">
      <w:r w:rsidRPr="001F7D08">
        <w:t xml:space="preserve">In Ecuador, </w:t>
      </w:r>
      <w:r>
        <w:t>our</w:t>
      </w:r>
      <w:r w:rsidRPr="001F7D08">
        <w:t xml:space="preserve"> results</w:t>
      </w:r>
      <w:r>
        <w:t xml:space="preserve"> show</w:t>
      </w:r>
      <w:r w:rsidRPr="001F7D08">
        <w:t xml:space="preserve"> a consistent decline in the liberal democracy index, with a </w:t>
      </w:r>
      <w:r w:rsidRPr="0007583A">
        <w:rPr>
          <w:i/>
          <w:iCs/>
        </w:rPr>
        <w:t>p-value</w:t>
      </w:r>
      <w:r w:rsidRPr="001F7D08">
        <w:t xml:space="preserve"> of zero for all ten years under consideration. As observed in other countries within this study, liberal democracy would have experienced an increase in its score had it not been for the influence of a left-leaning populist regime.</w:t>
      </w:r>
    </w:p>
    <w:p w14:paraId="023EF16D" w14:textId="501F6B56" w:rsidR="003636FA" w:rsidRDefault="00616283" w:rsidP="00616283">
      <w:pPr>
        <w:pStyle w:val="Caption"/>
      </w:pPr>
      <w:r w:rsidRPr="00616283">
        <w:rPr>
          <w:bCs w:val="0"/>
          <w:szCs w:val="22"/>
        </w:rPr>
        <w:t xml:space="preserve"> </w:t>
      </w:r>
      <w:r w:rsidR="003636FA">
        <w:t xml:space="preserve">Table </w:t>
      </w:r>
      <w:r w:rsidR="00615502">
        <w:fldChar w:fldCharType="begin"/>
      </w:r>
      <w:r w:rsidR="00615502">
        <w:instrText xml:space="preserve"> SEQ Table \* ARABIC </w:instrText>
      </w:r>
      <w:r w:rsidR="00615502">
        <w:fldChar w:fldCharType="separate"/>
      </w:r>
      <w:r w:rsidR="0070163E">
        <w:rPr>
          <w:noProof/>
        </w:rPr>
        <w:t>8</w:t>
      </w:r>
      <w:r w:rsidR="00615502">
        <w:rPr>
          <w:noProof/>
        </w:rPr>
        <w:fldChar w:fldCharType="end"/>
      </w:r>
      <w:r w:rsidR="003636FA">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0E6039">
        <w:trPr>
          <w:jc w:val="center"/>
        </w:trPr>
        <w:tc>
          <w:tcPr>
            <w:tcW w:w="4032" w:type="dxa"/>
            <w:tcBorders>
              <w:top w:val="single" w:sz="4" w:space="0" w:color="auto"/>
            </w:tcBorders>
            <w:vAlign w:val="center"/>
          </w:tcPr>
          <w:p w14:paraId="70E5CA66" w14:textId="3E084892" w:rsidR="003636FA" w:rsidRDefault="00944034" w:rsidP="00F54A56">
            <w:pPr>
              <w:pStyle w:val="Table"/>
              <w:jc w:val="left"/>
            </w:pPr>
            <w:r>
              <w:t>V-Dem: Freedom of Expression</w:t>
            </w:r>
          </w:p>
        </w:tc>
        <w:tc>
          <w:tcPr>
            <w:tcW w:w="2160" w:type="dxa"/>
            <w:tcBorders>
              <w:top w:val="single" w:sz="4" w:space="0" w:color="auto"/>
            </w:tcBorders>
            <w:vAlign w:val="center"/>
          </w:tcPr>
          <w:p w14:paraId="3A929B99" w14:textId="73DA474C" w:rsidR="003636FA" w:rsidRDefault="00A82EDB" w:rsidP="00F54A56">
            <w:pPr>
              <w:pStyle w:val="Table"/>
              <w:tabs>
                <w:tab w:val="decimal" w:pos="1004"/>
              </w:tabs>
              <w:jc w:val="both"/>
            </w:pPr>
            <w:r>
              <w:t>79.78</w:t>
            </w:r>
          </w:p>
        </w:tc>
        <w:tc>
          <w:tcPr>
            <w:tcW w:w="2160" w:type="dxa"/>
            <w:tcBorders>
              <w:top w:val="single" w:sz="4" w:space="0" w:color="auto"/>
            </w:tcBorders>
            <w:vAlign w:val="center"/>
          </w:tcPr>
          <w:p w14:paraId="25680FD4" w14:textId="23A6AB75" w:rsidR="003636FA" w:rsidRDefault="00AA046B" w:rsidP="00F54A56">
            <w:pPr>
              <w:pStyle w:val="Table"/>
              <w:tabs>
                <w:tab w:val="decimal" w:pos="1004"/>
              </w:tabs>
              <w:jc w:val="both"/>
            </w:pPr>
            <w:r>
              <w:t>78.67</w:t>
            </w:r>
          </w:p>
        </w:tc>
      </w:tr>
      <w:tr w:rsidR="000E6039" w14:paraId="2AF42C09" w14:textId="77777777" w:rsidTr="000E6039">
        <w:trPr>
          <w:jc w:val="center"/>
        </w:trPr>
        <w:tc>
          <w:tcPr>
            <w:tcW w:w="4032" w:type="dxa"/>
            <w:vAlign w:val="center"/>
          </w:tcPr>
          <w:p w14:paraId="6526563F" w14:textId="0705A6C0" w:rsidR="000E6039" w:rsidRDefault="00944034" w:rsidP="00F54A56">
            <w:pPr>
              <w:pStyle w:val="Table"/>
              <w:jc w:val="left"/>
            </w:pPr>
            <w:r>
              <w:t xml:space="preserve">V-Dem: </w:t>
            </w:r>
            <w:r w:rsidR="00A27D3B">
              <w:t>Public Sector Corruption Charges</w:t>
            </w:r>
          </w:p>
        </w:tc>
        <w:tc>
          <w:tcPr>
            <w:tcW w:w="2160" w:type="dxa"/>
            <w:vAlign w:val="center"/>
          </w:tcPr>
          <w:p w14:paraId="0AC7A0A2" w14:textId="29FC11BC" w:rsidR="000E6039" w:rsidRDefault="00AA046B" w:rsidP="00F54A56">
            <w:pPr>
              <w:pStyle w:val="Table"/>
              <w:tabs>
                <w:tab w:val="decimal" w:pos="1004"/>
              </w:tabs>
              <w:jc w:val="both"/>
            </w:pPr>
            <w:r>
              <w:t>34.40</w:t>
            </w:r>
          </w:p>
        </w:tc>
        <w:tc>
          <w:tcPr>
            <w:tcW w:w="2160" w:type="dxa"/>
            <w:vAlign w:val="center"/>
          </w:tcPr>
          <w:p w14:paraId="276A0FFD" w14:textId="3BE4B2B6" w:rsidR="000E6039" w:rsidRDefault="00AA046B" w:rsidP="00F54A56">
            <w:pPr>
              <w:pStyle w:val="Table"/>
              <w:tabs>
                <w:tab w:val="decimal" w:pos="1004"/>
              </w:tabs>
              <w:jc w:val="both"/>
            </w:pPr>
            <w:r>
              <w:t>53.87</w:t>
            </w:r>
          </w:p>
        </w:tc>
      </w:tr>
      <w:tr w:rsidR="003636FA" w14:paraId="35710739" w14:textId="77777777" w:rsidTr="00F54A56">
        <w:trPr>
          <w:jc w:val="center"/>
        </w:trPr>
        <w:tc>
          <w:tcPr>
            <w:tcW w:w="4032" w:type="dxa"/>
            <w:vAlign w:val="center"/>
          </w:tcPr>
          <w:p w14:paraId="7B7B7D4A" w14:textId="13FA2188" w:rsidR="003636FA" w:rsidRDefault="00A27D3B" w:rsidP="00F54A56">
            <w:pPr>
              <w:pStyle w:val="Table"/>
              <w:jc w:val="left"/>
            </w:pPr>
            <w:r>
              <w:t>V-Dem: Government Attacks on the Judiciary</w:t>
            </w:r>
          </w:p>
        </w:tc>
        <w:tc>
          <w:tcPr>
            <w:tcW w:w="2160" w:type="dxa"/>
            <w:vAlign w:val="center"/>
          </w:tcPr>
          <w:p w14:paraId="4B8279DE" w14:textId="084BFBCD" w:rsidR="003636FA" w:rsidRDefault="00AA046B" w:rsidP="00F54A56">
            <w:pPr>
              <w:pStyle w:val="Table"/>
              <w:tabs>
                <w:tab w:val="decimal" w:pos="1004"/>
              </w:tabs>
              <w:jc w:val="both"/>
            </w:pPr>
            <w:r>
              <w:t>50.36</w:t>
            </w:r>
          </w:p>
        </w:tc>
        <w:tc>
          <w:tcPr>
            <w:tcW w:w="2160" w:type="dxa"/>
            <w:vAlign w:val="center"/>
          </w:tcPr>
          <w:p w14:paraId="678A0865" w14:textId="5ACB8C99" w:rsidR="003636FA" w:rsidRDefault="00AA046B" w:rsidP="00F54A56">
            <w:pPr>
              <w:pStyle w:val="Table"/>
              <w:tabs>
                <w:tab w:val="decimal" w:pos="1004"/>
              </w:tabs>
              <w:jc w:val="both"/>
            </w:pPr>
            <w:r>
              <w:t>66.78</w:t>
            </w:r>
          </w:p>
        </w:tc>
      </w:tr>
      <w:tr w:rsidR="003636FA" w14:paraId="3F571D93" w14:textId="77777777" w:rsidTr="00F54A56">
        <w:trPr>
          <w:jc w:val="center"/>
        </w:trPr>
        <w:tc>
          <w:tcPr>
            <w:tcW w:w="4032" w:type="dxa"/>
            <w:vAlign w:val="center"/>
          </w:tcPr>
          <w:p w14:paraId="4C2EEB33" w14:textId="77BCA721" w:rsidR="003636FA" w:rsidRDefault="00A27D3B" w:rsidP="00F54A56">
            <w:pPr>
              <w:pStyle w:val="Table"/>
              <w:jc w:val="left"/>
            </w:pPr>
            <w:r>
              <w:t>V-Dem: Clientelism Index</w:t>
            </w:r>
          </w:p>
        </w:tc>
        <w:tc>
          <w:tcPr>
            <w:tcW w:w="2160" w:type="dxa"/>
            <w:vAlign w:val="center"/>
          </w:tcPr>
          <w:p w14:paraId="3F01E708" w14:textId="7CF61AA9" w:rsidR="003636FA" w:rsidRDefault="00AA046B" w:rsidP="00F54A56">
            <w:pPr>
              <w:pStyle w:val="Table"/>
              <w:tabs>
                <w:tab w:val="decimal" w:pos="1004"/>
              </w:tabs>
              <w:jc w:val="both"/>
            </w:pPr>
            <w:r>
              <w:t>55.16</w:t>
            </w:r>
          </w:p>
        </w:tc>
        <w:tc>
          <w:tcPr>
            <w:tcW w:w="2160" w:type="dxa"/>
            <w:vAlign w:val="center"/>
          </w:tcPr>
          <w:p w14:paraId="47090023" w14:textId="40C73F00" w:rsidR="003636FA" w:rsidRDefault="00AA046B" w:rsidP="00F54A56">
            <w:pPr>
              <w:pStyle w:val="Table"/>
              <w:tabs>
                <w:tab w:val="decimal" w:pos="1004"/>
              </w:tabs>
              <w:jc w:val="both"/>
            </w:pPr>
            <w:r>
              <w:t>44.48</w:t>
            </w:r>
          </w:p>
        </w:tc>
      </w:tr>
      <w:tr w:rsidR="003636FA" w14:paraId="4628DA5A" w14:textId="77777777" w:rsidTr="00F54A56">
        <w:trPr>
          <w:jc w:val="center"/>
        </w:trPr>
        <w:tc>
          <w:tcPr>
            <w:tcW w:w="4032" w:type="dxa"/>
            <w:vAlign w:val="center"/>
          </w:tcPr>
          <w:p w14:paraId="0C166899" w14:textId="6F7FA95E" w:rsidR="003636FA" w:rsidRDefault="00A27D3B" w:rsidP="00F54A56">
            <w:pPr>
              <w:pStyle w:val="Table"/>
              <w:jc w:val="left"/>
            </w:pPr>
            <w:r>
              <w:t>V-Dem: Presidentialism Index</w:t>
            </w:r>
          </w:p>
        </w:tc>
        <w:tc>
          <w:tcPr>
            <w:tcW w:w="2160" w:type="dxa"/>
            <w:vAlign w:val="center"/>
          </w:tcPr>
          <w:p w14:paraId="52B7610A" w14:textId="49B18778" w:rsidR="003636FA" w:rsidRDefault="00A55D7D" w:rsidP="00F54A56">
            <w:pPr>
              <w:pStyle w:val="Table"/>
              <w:tabs>
                <w:tab w:val="decimal" w:pos="1004"/>
              </w:tabs>
              <w:jc w:val="both"/>
            </w:pPr>
            <w:r>
              <w:t>50.60</w:t>
            </w:r>
          </w:p>
        </w:tc>
        <w:tc>
          <w:tcPr>
            <w:tcW w:w="2160" w:type="dxa"/>
            <w:vAlign w:val="center"/>
          </w:tcPr>
          <w:p w14:paraId="6012A3F5" w14:textId="751590C7" w:rsidR="003636FA" w:rsidRDefault="00A55D7D" w:rsidP="00F54A56">
            <w:pPr>
              <w:pStyle w:val="Table"/>
              <w:tabs>
                <w:tab w:val="decimal" w:pos="1004"/>
              </w:tabs>
              <w:jc w:val="both"/>
            </w:pPr>
            <w:r>
              <w:t>39.30</w:t>
            </w:r>
          </w:p>
        </w:tc>
      </w:tr>
      <w:tr w:rsidR="00A27D3B" w14:paraId="42227273" w14:textId="77777777" w:rsidTr="00F54A56">
        <w:trPr>
          <w:jc w:val="center"/>
        </w:trPr>
        <w:tc>
          <w:tcPr>
            <w:tcW w:w="4032" w:type="dxa"/>
            <w:vAlign w:val="center"/>
          </w:tcPr>
          <w:p w14:paraId="486AED96" w14:textId="51E7D662" w:rsidR="00A27D3B" w:rsidRDefault="00A24662" w:rsidP="00F54A56">
            <w:pPr>
              <w:pStyle w:val="Table"/>
              <w:jc w:val="left"/>
            </w:pPr>
            <w:r>
              <w:t>ICRG</w:t>
            </w:r>
          </w:p>
        </w:tc>
        <w:tc>
          <w:tcPr>
            <w:tcW w:w="2160" w:type="dxa"/>
            <w:vAlign w:val="center"/>
          </w:tcPr>
          <w:p w14:paraId="492961CB" w14:textId="4F653242" w:rsidR="00A27D3B" w:rsidRDefault="00A55D7D" w:rsidP="00F54A56">
            <w:pPr>
              <w:pStyle w:val="Table"/>
              <w:tabs>
                <w:tab w:val="decimal" w:pos="1004"/>
              </w:tabs>
              <w:jc w:val="both"/>
            </w:pPr>
            <w:r>
              <w:t>2.88</w:t>
            </w:r>
          </w:p>
        </w:tc>
        <w:tc>
          <w:tcPr>
            <w:tcW w:w="2160" w:type="dxa"/>
            <w:vAlign w:val="center"/>
          </w:tcPr>
          <w:p w14:paraId="53997B77" w14:textId="0D7D888C" w:rsidR="00A27D3B" w:rsidRDefault="00A55D7D" w:rsidP="00F54A56">
            <w:pPr>
              <w:pStyle w:val="Table"/>
              <w:tabs>
                <w:tab w:val="decimal" w:pos="1004"/>
              </w:tabs>
              <w:jc w:val="both"/>
            </w:pPr>
            <w:r>
              <w:t>2.29</w:t>
            </w:r>
          </w:p>
        </w:tc>
      </w:tr>
      <w:tr w:rsidR="00A27D3B" w14:paraId="37D2EFDD" w14:textId="77777777" w:rsidTr="00F54A56">
        <w:trPr>
          <w:jc w:val="center"/>
        </w:trPr>
        <w:tc>
          <w:tcPr>
            <w:tcW w:w="4032" w:type="dxa"/>
            <w:vAlign w:val="center"/>
          </w:tcPr>
          <w:p w14:paraId="56847EE2" w14:textId="7C44E9C1" w:rsidR="00A27D3B" w:rsidRDefault="00A24662" w:rsidP="00F54A56">
            <w:pPr>
              <w:pStyle w:val="Table"/>
              <w:jc w:val="left"/>
            </w:pPr>
            <w:r>
              <w:t>Polity2</w:t>
            </w:r>
          </w:p>
        </w:tc>
        <w:tc>
          <w:tcPr>
            <w:tcW w:w="2160" w:type="dxa"/>
            <w:vAlign w:val="center"/>
          </w:tcPr>
          <w:p w14:paraId="34048236" w14:textId="2F558F27" w:rsidR="00A27D3B" w:rsidRDefault="00A55D7D" w:rsidP="00F54A56">
            <w:pPr>
              <w:pStyle w:val="Table"/>
              <w:tabs>
                <w:tab w:val="decimal" w:pos="1004"/>
              </w:tabs>
              <w:jc w:val="both"/>
            </w:pPr>
            <w:r>
              <w:t>7.00</w:t>
            </w:r>
          </w:p>
        </w:tc>
        <w:tc>
          <w:tcPr>
            <w:tcW w:w="2160" w:type="dxa"/>
            <w:vAlign w:val="center"/>
          </w:tcPr>
          <w:p w14:paraId="2C0430DA" w14:textId="5432CD4F" w:rsidR="00A27D3B" w:rsidRDefault="00A55D7D" w:rsidP="00F54A56">
            <w:pPr>
              <w:pStyle w:val="Table"/>
              <w:tabs>
                <w:tab w:val="decimal" w:pos="1004"/>
              </w:tabs>
              <w:jc w:val="both"/>
            </w:pPr>
            <w:r>
              <w:t>5.15</w:t>
            </w:r>
          </w:p>
        </w:tc>
      </w:tr>
      <w:tr w:rsidR="00A24662" w14:paraId="2C5048B8" w14:textId="77777777" w:rsidTr="00F54A56">
        <w:trPr>
          <w:jc w:val="center"/>
        </w:trPr>
        <w:tc>
          <w:tcPr>
            <w:tcW w:w="4032" w:type="dxa"/>
            <w:vAlign w:val="center"/>
          </w:tcPr>
          <w:p w14:paraId="2C907471" w14:textId="7D1C53F7" w:rsidR="00A24662" w:rsidRDefault="00A24662" w:rsidP="00F54A56">
            <w:pPr>
              <w:pStyle w:val="Table"/>
              <w:jc w:val="left"/>
            </w:pPr>
            <w:r>
              <w:t>Freedom House: Political Rights</w:t>
            </w:r>
          </w:p>
        </w:tc>
        <w:tc>
          <w:tcPr>
            <w:tcW w:w="2160" w:type="dxa"/>
            <w:vAlign w:val="center"/>
          </w:tcPr>
          <w:p w14:paraId="3CCFCE2B" w14:textId="722DFE3F" w:rsidR="00A24662" w:rsidRDefault="00A55D7D" w:rsidP="00F54A56">
            <w:pPr>
              <w:pStyle w:val="Table"/>
              <w:tabs>
                <w:tab w:val="decimal" w:pos="1004"/>
              </w:tabs>
              <w:jc w:val="both"/>
            </w:pPr>
            <w:r>
              <w:t>2.80</w:t>
            </w:r>
          </w:p>
        </w:tc>
        <w:tc>
          <w:tcPr>
            <w:tcW w:w="2160" w:type="dxa"/>
            <w:vAlign w:val="center"/>
          </w:tcPr>
          <w:p w14:paraId="0B252D87" w14:textId="6CE570B9" w:rsidR="00A24662" w:rsidRDefault="00BD0CBF" w:rsidP="00F54A56">
            <w:pPr>
              <w:pStyle w:val="Table"/>
              <w:tabs>
                <w:tab w:val="decimal" w:pos="1004"/>
              </w:tabs>
              <w:jc w:val="both"/>
            </w:pPr>
            <w:r>
              <w:t>3.27</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1E8B59A0" w:rsidR="003636FA" w:rsidRDefault="00BD0CBF" w:rsidP="00F54A56">
            <w:pPr>
              <w:pStyle w:val="Table"/>
              <w:tabs>
                <w:tab w:val="decimal" w:pos="1004"/>
              </w:tabs>
              <w:jc w:val="both"/>
            </w:pPr>
            <w:r>
              <w:t>47.20</w:t>
            </w:r>
          </w:p>
        </w:tc>
        <w:tc>
          <w:tcPr>
            <w:tcW w:w="2160" w:type="dxa"/>
            <w:vAlign w:val="center"/>
          </w:tcPr>
          <w:p w14:paraId="16C344E8" w14:textId="5D773872" w:rsidR="003636FA" w:rsidRDefault="00BD0CBF" w:rsidP="00F54A56">
            <w:pPr>
              <w:pStyle w:val="Table"/>
              <w:tabs>
                <w:tab w:val="decimal" w:pos="1004"/>
              </w:tabs>
              <w:jc w:val="both"/>
            </w:pPr>
            <w:r>
              <w:t>46.78</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52022D2B" w:rsidR="003636FA" w:rsidRDefault="00BD0CBF" w:rsidP="00F54A56">
            <w:pPr>
              <w:pStyle w:val="Table"/>
              <w:tabs>
                <w:tab w:val="decimal" w:pos="1004"/>
              </w:tabs>
              <w:jc w:val="both"/>
            </w:pPr>
            <w:r>
              <w:t>46.80</w:t>
            </w:r>
          </w:p>
        </w:tc>
        <w:tc>
          <w:tcPr>
            <w:tcW w:w="2160" w:type="dxa"/>
            <w:vAlign w:val="center"/>
          </w:tcPr>
          <w:p w14:paraId="21141222" w14:textId="4D81CC78" w:rsidR="003636FA" w:rsidRDefault="00BD0CBF" w:rsidP="00F54A56">
            <w:pPr>
              <w:pStyle w:val="Table"/>
              <w:tabs>
                <w:tab w:val="decimal" w:pos="1004"/>
              </w:tabs>
              <w:jc w:val="both"/>
            </w:pPr>
            <w:r>
              <w:t>47.26</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7F428D1D" w:rsidR="003636FA" w:rsidRDefault="00BD0CBF" w:rsidP="00F54A56">
            <w:pPr>
              <w:pStyle w:val="Table"/>
              <w:tabs>
                <w:tab w:val="decimal" w:pos="1004"/>
              </w:tabs>
              <w:jc w:val="both"/>
            </w:pPr>
            <w:r>
              <w:t>47.90</w:t>
            </w:r>
          </w:p>
        </w:tc>
        <w:tc>
          <w:tcPr>
            <w:tcW w:w="2160" w:type="dxa"/>
            <w:vAlign w:val="center"/>
          </w:tcPr>
          <w:p w14:paraId="3BAE72EF" w14:textId="28868ECB" w:rsidR="003636FA" w:rsidRDefault="00BD0CBF" w:rsidP="00F54A56">
            <w:pPr>
              <w:pStyle w:val="Table"/>
              <w:tabs>
                <w:tab w:val="decimal" w:pos="1004"/>
              </w:tabs>
              <w:jc w:val="both"/>
            </w:pPr>
            <w:r>
              <w:t>47.48</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EC90A1C" w:rsidR="003636FA" w:rsidRDefault="00BD0CBF" w:rsidP="00F54A56">
            <w:pPr>
              <w:pStyle w:val="Table"/>
              <w:tabs>
                <w:tab w:val="decimal" w:pos="1004"/>
              </w:tabs>
              <w:jc w:val="both"/>
            </w:pPr>
            <w:r>
              <w:t>46.60</w:t>
            </w:r>
          </w:p>
        </w:tc>
        <w:tc>
          <w:tcPr>
            <w:tcW w:w="2160" w:type="dxa"/>
            <w:tcBorders>
              <w:bottom w:val="single" w:sz="4" w:space="0" w:color="auto"/>
            </w:tcBorders>
            <w:vAlign w:val="center"/>
          </w:tcPr>
          <w:p w14:paraId="13AE80BB" w14:textId="41F60B88" w:rsidR="003636FA" w:rsidRDefault="00BD0CBF" w:rsidP="00F54A56">
            <w:pPr>
              <w:pStyle w:val="Table"/>
              <w:tabs>
                <w:tab w:val="decimal" w:pos="1004"/>
              </w:tabs>
              <w:jc w:val="both"/>
            </w:pPr>
            <w:r>
              <w:t>47.21</w:t>
            </w:r>
          </w:p>
        </w:tc>
      </w:tr>
    </w:tbl>
    <w:p w14:paraId="112EEDDC" w14:textId="77777777" w:rsidR="003636FA" w:rsidRDefault="003636FA" w:rsidP="003636FA"/>
    <w:p w14:paraId="0F6B87C5" w14:textId="77777777" w:rsidR="00022A9F" w:rsidRDefault="00022A9F" w:rsidP="003636FA"/>
    <w:p w14:paraId="0E71ED77" w14:textId="12F8C8A2" w:rsidR="00022A9F" w:rsidRPr="00A9773B" w:rsidRDefault="00022A9F" w:rsidP="00022A9F">
      <w:pPr>
        <w:pStyle w:val="Caption"/>
      </w:pPr>
      <w:r w:rsidRPr="00A9773B">
        <w:lastRenderedPageBreak/>
        <w:t xml:space="preserve">Figure </w:t>
      </w:r>
      <w:r w:rsidR="00615502">
        <w:fldChar w:fldCharType="begin"/>
      </w:r>
      <w:r w:rsidR="00615502">
        <w:instrText xml:space="preserve"> SEQ Figure \* ARABIC </w:instrText>
      </w:r>
      <w:r w:rsidR="00615502">
        <w:fldChar w:fldCharType="separate"/>
      </w:r>
      <w:r w:rsidR="0070163E">
        <w:rPr>
          <w:noProof/>
        </w:rPr>
        <w:t>4</w:t>
      </w:r>
      <w:r w:rsidR="00615502">
        <w:rPr>
          <w:noProof/>
        </w:rPr>
        <w:fldChar w:fldCharType="end"/>
      </w:r>
      <w:r w:rsidRPr="00A9773B">
        <w:t xml:space="preserve">. </w:t>
      </w:r>
      <w:r>
        <w:t>Synthetic control: Ecuador</w:t>
      </w:r>
    </w:p>
    <w:p w14:paraId="189E9587" w14:textId="6D6ACD6D" w:rsidR="00D932CF" w:rsidRDefault="00D932CF" w:rsidP="003636FA">
      <w:r>
        <w:rPr>
          <w:noProof/>
        </w:rPr>
        <w:drawing>
          <wp:inline distT="0" distB="0" distL="0" distR="0" wp14:anchorId="3557B699" wp14:editId="7F2A1DFF">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4A56F1AC" w:rsidR="00022A9F" w:rsidRDefault="00022A9F" w:rsidP="00022A9F">
      <w:pPr>
        <w:pStyle w:val="Caption"/>
      </w:pPr>
      <w:r>
        <w:lastRenderedPageBreak/>
        <w:t xml:space="preserve">Table </w:t>
      </w:r>
      <w:r w:rsidR="00615502">
        <w:fldChar w:fldCharType="begin"/>
      </w:r>
      <w:r w:rsidR="00615502">
        <w:instrText xml:space="preserve"> SEQ Table \* ARABIC </w:instrText>
      </w:r>
      <w:r w:rsidR="00615502">
        <w:fldChar w:fldCharType="separate"/>
      </w:r>
      <w:r w:rsidR="0070163E">
        <w:rPr>
          <w:noProof/>
        </w:rPr>
        <w:t>9</w:t>
      </w:r>
      <w:r w:rsidR="00615502">
        <w:rPr>
          <w:noProof/>
        </w:rP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056206F8" w:rsidR="00022A9F" w:rsidRDefault="005869F4" w:rsidP="00F54A56">
            <w:pPr>
              <w:pStyle w:val="Table"/>
              <w:tabs>
                <w:tab w:val="decimal" w:pos="896"/>
              </w:tabs>
              <w:jc w:val="both"/>
            </w:pPr>
            <w:r>
              <w:t>-5.505</w:t>
            </w:r>
          </w:p>
        </w:tc>
        <w:tc>
          <w:tcPr>
            <w:tcW w:w="2448" w:type="dxa"/>
            <w:tcBorders>
              <w:top w:val="single" w:sz="4" w:space="0" w:color="auto"/>
            </w:tcBorders>
          </w:tcPr>
          <w:p w14:paraId="1AEC96AE" w14:textId="636C7BEA" w:rsidR="00022A9F" w:rsidRDefault="00172374" w:rsidP="00F54A56">
            <w:pPr>
              <w:pStyle w:val="Table"/>
            </w:pPr>
            <w:r>
              <w:t>.000</w:t>
            </w:r>
          </w:p>
        </w:tc>
      </w:tr>
      <w:tr w:rsidR="00172374" w14:paraId="7B23C6CF" w14:textId="77777777" w:rsidTr="00F54A56">
        <w:trPr>
          <w:jc w:val="center"/>
        </w:trPr>
        <w:tc>
          <w:tcPr>
            <w:tcW w:w="1152" w:type="dxa"/>
          </w:tcPr>
          <w:p w14:paraId="731DDA3A" w14:textId="1E20A1E9" w:rsidR="00172374" w:rsidRDefault="00172374" w:rsidP="00172374">
            <w:pPr>
              <w:pStyle w:val="Table"/>
            </w:pPr>
            <w:r>
              <w:t>2008</w:t>
            </w:r>
          </w:p>
        </w:tc>
        <w:tc>
          <w:tcPr>
            <w:tcW w:w="2448" w:type="dxa"/>
          </w:tcPr>
          <w:p w14:paraId="5B49D171" w14:textId="30702C89" w:rsidR="00172374" w:rsidRDefault="00172374" w:rsidP="00172374">
            <w:pPr>
              <w:pStyle w:val="Table"/>
              <w:tabs>
                <w:tab w:val="decimal" w:pos="896"/>
              </w:tabs>
              <w:jc w:val="both"/>
            </w:pPr>
            <w:r>
              <w:t>-12.734</w:t>
            </w:r>
          </w:p>
        </w:tc>
        <w:tc>
          <w:tcPr>
            <w:tcW w:w="2448" w:type="dxa"/>
          </w:tcPr>
          <w:p w14:paraId="39F4B07F" w14:textId="669A9439" w:rsidR="00172374" w:rsidRDefault="00172374" w:rsidP="00172374">
            <w:pPr>
              <w:pStyle w:val="Table"/>
            </w:pPr>
            <w:r>
              <w:t>.</w:t>
            </w:r>
            <w:r w:rsidRPr="009946CA">
              <w:t>000</w:t>
            </w:r>
          </w:p>
        </w:tc>
      </w:tr>
      <w:tr w:rsidR="00172374" w14:paraId="50F761B5" w14:textId="77777777" w:rsidTr="00F54A56">
        <w:trPr>
          <w:jc w:val="center"/>
        </w:trPr>
        <w:tc>
          <w:tcPr>
            <w:tcW w:w="1152" w:type="dxa"/>
          </w:tcPr>
          <w:p w14:paraId="268EE8C3" w14:textId="687535AD" w:rsidR="00172374" w:rsidRDefault="00172374" w:rsidP="00172374">
            <w:pPr>
              <w:pStyle w:val="Table"/>
            </w:pPr>
            <w:r>
              <w:t>2009</w:t>
            </w:r>
          </w:p>
        </w:tc>
        <w:tc>
          <w:tcPr>
            <w:tcW w:w="2448" w:type="dxa"/>
          </w:tcPr>
          <w:p w14:paraId="53845A87" w14:textId="2C2EA22C" w:rsidR="00172374" w:rsidRDefault="00172374" w:rsidP="00172374">
            <w:pPr>
              <w:pStyle w:val="Table"/>
              <w:tabs>
                <w:tab w:val="decimal" w:pos="896"/>
              </w:tabs>
              <w:jc w:val="both"/>
            </w:pPr>
            <w:r>
              <w:t>-14.786</w:t>
            </w:r>
          </w:p>
        </w:tc>
        <w:tc>
          <w:tcPr>
            <w:tcW w:w="2448" w:type="dxa"/>
          </w:tcPr>
          <w:p w14:paraId="1791D725" w14:textId="53352E2A" w:rsidR="00172374" w:rsidRDefault="00172374" w:rsidP="00172374">
            <w:pPr>
              <w:pStyle w:val="Table"/>
            </w:pPr>
            <w:r w:rsidRPr="009946CA">
              <w:t>.000</w:t>
            </w:r>
          </w:p>
        </w:tc>
      </w:tr>
      <w:tr w:rsidR="00172374" w14:paraId="2BA9C2EE" w14:textId="77777777" w:rsidTr="00F54A56">
        <w:trPr>
          <w:jc w:val="center"/>
        </w:trPr>
        <w:tc>
          <w:tcPr>
            <w:tcW w:w="1152" w:type="dxa"/>
          </w:tcPr>
          <w:p w14:paraId="3D6C5098" w14:textId="52F383A6" w:rsidR="00172374" w:rsidRDefault="00172374" w:rsidP="00172374">
            <w:pPr>
              <w:pStyle w:val="Table"/>
            </w:pPr>
            <w:r>
              <w:t>2010</w:t>
            </w:r>
          </w:p>
        </w:tc>
        <w:tc>
          <w:tcPr>
            <w:tcW w:w="2448" w:type="dxa"/>
          </w:tcPr>
          <w:p w14:paraId="7F5CAA03" w14:textId="050FBAC8" w:rsidR="00172374" w:rsidRDefault="00172374" w:rsidP="00172374">
            <w:pPr>
              <w:pStyle w:val="Table"/>
              <w:tabs>
                <w:tab w:val="decimal" w:pos="896"/>
              </w:tabs>
              <w:jc w:val="both"/>
            </w:pPr>
            <w:r>
              <w:t>-16.351</w:t>
            </w:r>
          </w:p>
        </w:tc>
        <w:tc>
          <w:tcPr>
            <w:tcW w:w="2448" w:type="dxa"/>
          </w:tcPr>
          <w:p w14:paraId="20F32A48" w14:textId="3A38EAD5" w:rsidR="00172374" w:rsidRDefault="00172374" w:rsidP="00172374">
            <w:pPr>
              <w:pStyle w:val="Table"/>
            </w:pPr>
            <w:r w:rsidRPr="009946CA">
              <w:t>.000</w:t>
            </w:r>
          </w:p>
        </w:tc>
      </w:tr>
      <w:tr w:rsidR="00172374" w14:paraId="2AE8F431" w14:textId="77777777" w:rsidTr="00F54A56">
        <w:trPr>
          <w:jc w:val="center"/>
        </w:trPr>
        <w:tc>
          <w:tcPr>
            <w:tcW w:w="1152" w:type="dxa"/>
          </w:tcPr>
          <w:p w14:paraId="2AA7F5D6" w14:textId="38C7390B" w:rsidR="00172374" w:rsidRDefault="00172374" w:rsidP="00172374">
            <w:pPr>
              <w:pStyle w:val="Table"/>
            </w:pPr>
            <w:r>
              <w:t>2011</w:t>
            </w:r>
          </w:p>
        </w:tc>
        <w:tc>
          <w:tcPr>
            <w:tcW w:w="2448" w:type="dxa"/>
          </w:tcPr>
          <w:p w14:paraId="088ED043" w14:textId="67AEDCC8" w:rsidR="00172374" w:rsidRDefault="00172374" w:rsidP="00172374">
            <w:pPr>
              <w:pStyle w:val="Table"/>
              <w:tabs>
                <w:tab w:val="decimal" w:pos="896"/>
              </w:tabs>
              <w:jc w:val="both"/>
            </w:pPr>
            <w:r>
              <w:t>-17.400</w:t>
            </w:r>
          </w:p>
        </w:tc>
        <w:tc>
          <w:tcPr>
            <w:tcW w:w="2448" w:type="dxa"/>
          </w:tcPr>
          <w:p w14:paraId="69D852AF" w14:textId="3495C499" w:rsidR="00172374" w:rsidRDefault="00172374" w:rsidP="00172374">
            <w:pPr>
              <w:pStyle w:val="Table"/>
            </w:pPr>
            <w:r w:rsidRPr="009946CA">
              <w:t>.000</w:t>
            </w:r>
          </w:p>
        </w:tc>
      </w:tr>
      <w:tr w:rsidR="00172374" w14:paraId="0AC6786A" w14:textId="77777777" w:rsidTr="00F54A56">
        <w:trPr>
          <w:jc w:val="center"/>
        </w:trPr>
        <w:tc>
          <w:tcPr>
            <w:tcW w:w="1152" w:type="dxa"/>
          </w:tcPr>
          <w:p w14:paraId="45ECD5DD" w14:textId="45B21417" w:rsidR="00172374" w:rsidRDefault="00172374" w:rsidP="00172374">
            <w:pPr>
              <w:pStyle w:val="Table"/>
            </w:pPr>
            <w:r>
              <w:t>2012</w:t>
            </w:r>
          </w:p>
        </w:tc>
        <w:tc>
          <w:tcPr>
            <w:tcW w:w="2448" w:type="dxa"/>
          </w:tcPr>
          <w:p w14:paraId="29D565DD" w14:textId="13AE43E4" w:rsidR="00172374" w:rsidRDefault="00172374" w:rsidP="00172374">
            <w:pPr>
              <w:pStyle w:val="Table"/>
              <w:tabs>
                <w:tab w:val="decimal" w:pos="896"/>
              </w:tabs>
              <w:jc w:val="both"/>
            </w:pPr>
            <w:r>
              <w:t>-18.415</w:t>
            </w:r>
          </w:p>
        </w:tc>
        <w:tc>
          <w:tcPr>
            <w:tcW w:w="2448" w:type="dxa"/>
          </w:tcPr>
          <w:p w14:paraId="7AB19C4F" w14:textId="70A3E58A" w:rsidR="00172374" w:rsidRDefault="00172374" w:rsidP="00172374">
            <w:pPr>
              <w:pStyle w:val="Table"/>
            </w:pPr>
            <w:r w:rsidRPr="009946CA">
              <w:t>.000</w:t>
            </w:r>
          </w:p>
        </w:tc>
      </w:tr>
      <w:tr w:rsidR="00172374" w14:paraId="26CC6693" w14:textId="77777777" w:rsidTr="00F54A56">
        <w:trPr>
          <w:jc w:val="center"/>
        </w:trPr>
        <w:tc>
          <w:tcPr>
            <w:tcW w:w="1152" w:type="dxa"/>
          </w:tcPr>
          <w:p w14:paraId="7B063BC4" w14:textId="7614BFE8" w:rsidR="00172374" w:rsidRDefault="00172374" w:rsidP="00172374">
            <w:pPr>
              <w:pStyle w:val="Table"/>
            </w:pPr>
            <w:r>
              <w:t>2013</w:t>
            </w:r>
          </w:p>
        </w:tc>
        <w:tc>
          <w:tcPr>
            <w:tcW w:w="2448" w:type="dxa"/>
          </w:tcPr>
          <w:p w14:paraId="392FD66C" w14:textId="116DD025" w:rsidR="00172374" w:rsidRDefault="00172374" w:rsidP="00172374">
            <w:pPr>
              <w:pStyle w:val="Table"/>
              <w:tabs>
                <w:tab w:val="decimal" w:pos="896"/>
              </w:tabs>
              <w:jc w:val="both"/>
            </w:pPr>
            <w:r>
              <w:t>-21.621</w:t>
            </w:r>
          </w:p>
        </w:tc>
        <w:tc>
          <w:tcPr>
            <w:tcW w:w="2448" w:type="dxa"/>
          </w:tcPr>
          <w:p w14:paraId="7B41CFC3" w14:textId="5AA9D5AB" w:rsidR="00172374" w:rsidRDefault="00172374" w:rsidP="00172374">
            <w:pPr>
              <w:pStyle w:val="Table"/>
            </w:pPr>
            <w:r w:rsidRPr="009946CA">
              <w:t>.000</w:t>
            </w:r>
          </w:p>
        </w:tc>
      </w:tr>
      <w:tr w:rsidR="00172374" w14:paraId="3E4C2726" w14:textId="77777777" w:rsidTr="00F54A56">
        <w:trPr>
          <w:jc w:val="center"/>
        </w:trPr>
        <w:tc>
          <w:tcPr>
            <w:tcW w:w="1152" w:type="dxa"/>
          </w:tcPr>
          <w:p w14:paraId="0A87DD43" w14:textId="18BC6A5E" w:rsidR="00172374" w:rsidRDefault="00172374" w:rsidP="00172374">
            <w:pPr>
              <w:pStyle w:val="Table"/>
            </w:pPr>
            <w:r>
              <w:t>2014</w:t>
            </w:r>
          </w:p>
        </w:tc>
        <w:tc>
          <w:tcPr>
            <w:tcW w:w="2448" w:type="dxa"/>
          </w:tcPr>
          <w:p w14:paraId="19400E3C" w14:textId="56A8D6D7" w:rsidR="00172374" w:rsidRDefault="00172374" w:rsidP="00172374">
            <w:pPr>
              <w:pStyle w:val="Table"/>
              <w:tabs>
                <w:tab w:val="decimal" w:pos="896"/>
              </w:tabs>
              <w:jc w:val="both"/>
            </w:pPr>
            <w:r>
              <w:t>-20.269</w:t>
            </w:r>
          </w:p>
        </w:tc>
        <w:tc>
          <w:tcPr>
            <w:tcW w:w="2448" w:type="dxa"/>
          </w:tcPr>
          <w:p w14:paraId="496EE4CB" w14:textId="4076E8BF" w:rsidR="00172374" w:rsidRDefault="00172374" w:rsidP="00172374">
            <w:pPr>
              <w:pStyle w:val="Table"/>
            </w:pPr>
            <w:r w:rsidRPr="009946CA">
              <w:t>.000</w:t>
            </w:r>
          </w:p>
        </w:tc>
      </w:tr>
      <w:tr w:rsidR="00172374" w14:paraId="5838D205" w14:textId="77777777" w:rsidTr="00F54A56">
        <w:trPr>
          <w:jc w:val="center"/>
        </w:trPr>
        <w:tc>
          <w:tcPr>
            <w:tcW w:w="1152" w:type="dxa"/>
          </w:tcPr>
          <w:p w14:paraId="0A86A9C2" w14:textId="0D3CC464" w:rsidR="00172374" w:rsidRDefault="00172374" w:rsidP="00172374">
            <w:pPr>
              <w:pStyle w:val="Table"/>
            </w:pPr>
            <w:r>
              <w:t>2015</w:t>
            </w:r>
          </w:p>
        </w:tc>
        <w:tc>
          <w:tcPr>
            <w:tcW w:w="2448" w:type="dxa"/>
          </w:tcPr>
          <w:p w14:paraId="6B2B3FDB" w14:textId="707EFBAF" w:rsidR="00172374" w:rsidRDefault="00172374" w:rsidP="00172374">
            <w:pPr>
              <w:pStyle w:val="Table"/>
              <w:tabs>
                <w:tab w:val="decimal" w:pos="896"/>
              </w:tabs>
              <w:jc w:val="both"/>
            </w:pPr>
            <w:r>
              <w:t>-20.174</w:t>
            </w:r>
          </w:p>
        </w:tc>
        <w:tc>
          <w:tcPr>
            <w:tcW w:w="2448" w:type="dxa"/>
          </w:tcPr>
          <w:p w14:paraId="753DA03A" w14:textId="2CCBC93F" w:rsidR="00172374" w:rsidRDefault="00172374" w:rsidP="00172374">
            <w:pPr>
              <w:pStyle w:val="Table"/>
            </w:pPr>
            <w:r w:rsidRPr="009946CA">
              <w:t>.000</w:t>
            </w:r>
          </w:p>
        </w:tc>
      </w:tr>
      <w:tr w:rsidR="00172374" w14:paraId="243F0CBE" w14:textId="77777777" w:rsidTr="00F54A56">
        <w:trPr>
          <w:jc w:val="center"/>
        </w:trPr>
        <w:tc>
          <w:tcPr>
            <w:tcW w:w="1152" w:type="dxa"/>
            <w:tcBorders>
              <w:bottom w:val="single" w:sz="4" w:space="0" w:color="auto"/>
            </w:tcBorders>
          </w:tcPr>
          <w:p w14:paraId="16DDFAE3" w14:textId="0E19C1F3" w:rsidR="00172374" w:rsidRDefault="00172374" w:rsidP="00172374">
            <w:pPr>
              <w:pStyle w:val="Table"/>
            </w:pPr>
            <w:r>
              <w:t>2016</w:t>
            </w:r>
          </w:p>
        </w:tc>
        <w:tc>
          <w:tcPr>
            <w:tcW w:w="2448" w:type="dxa"/>
            <w:tcBorders>
              <w:bottom w:val="single" w:sz="4" w:space="0" w:color="auto"/>
            </w:tcBorders>
          </w:tcPr>
          <w:p w14:paraId="5CEE8D9C" w14:textId="4BB396CC" w:rsidR="00172374" w:rsidRDefault="00172374" w:rsidP="00172374">
            <w:pPr>
              <w:pStyle w:val="Table"/>
              <w:tabs>
                <w:tab w:val="decimal" w:pos="896"/>
              </w:tabs>
              <w:jc w:val="both"/>
            </w:pPr>
            <w:r>
              <w:t>-19.224</w:t>
            </w:r>
          </w:p>
        </w:tc>
        <w:tc>
          <w:tcPr>
            <w:tcW w:w="2448" w:type="dxa"/>
            <w:tcBorders>
              <w:bottom w:val="single" w:sz="4" w:space="0" w:color="auto"/>
            </w:tcBorders>
          </w:tcPr>
          <w:p w14:paraId="46BB8DE3" w14:textId="20F431E8" w:rsidR="00172374" w:rsidRDefault="00172374" w:rsidP="00172374">
            <w:pPr>
              <w:pStyle w:val="Table"/>
            </w:pPr>
            <w:r w:rsidRPr="009946CA">
              <w:t>.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51EEF486" w14:textId="499EECCE" w:rsidR="005749C9" w:rsidRDefault="005749C9" w:rsidP="00916EE3">
      <w:r w:rsidRPr="005749C9">
        <w:t xml:space="preserve">Daniel Ortega previously governed the country from 1985 to 1990 as the leader of the Sandinista Revolution. Ortega ran for president in multiple elections, ultimately securing victory in 2006, thanks to a political agreement known as </w:t>
      </w:r>
      <w:r w:rsidRPr="005749C9">
        <w:rPr>
          <w:i/>
          <w:iCs/>
        </w:rPr>
        <w:t xml:space="preserve">El </w:t>
      </w:r>
      <w:proofErr w:type="spellStart"/>
      <w:r w:rsidRPr="005749C9">
        <w:rPr>
          <w:i/>
          <w:iCs/>
        </w:rPr>
        <w:t>Pacto</w:t>
      </w:r>
      <w:proofErr w:type="spellEnd"/>
      <w:r w:rsidRPr="005749C9">
        <w:t>. During this time, he forged a close relationship with Hugo Chávez in Venezuela. Chávez provided financial support to Ortega</w:t>
      </w:r>
      <w:r>
        <w:t>’</w:t>
      </w:r>
      <w:r w:rsidRPr="005749C9">
        <w:t xml:space="preserve">s regime through the </w:t>
      </w:r>
      <w:proofErr w:type="spellStart"/>
      <w:r w:rsidRPr="005749C9">
        <w:t>PetroCaribe</w:t>
      </w:r>
      <w:proofErr w:type="spellEnd"/>
      <w:r w:rsidRPr="005749C9">
        <w:t xml:space="preserve"> initiative, where Venezuela supplied oil to Nicaragua at a discounted price, allowing Nicaragua to resell the oil at market prices.</w:t>
      </w:r>
    </w:p>
    <w:p w14:paraId="3E49B9DE" w14:textId="2FF9B204" w:rsidR="00344E9E" w:rsidRDefault="00344E9E" w:rsidP="00916EE3">
      <w:r w:rsidRPr="00344E9E">
        <w:t>In 2009, the Nicaraguan Supreme Court lifted the constitutional ban on consecutive re-elections. Ortega ran for president for the third time in 2011, and his party achieved a supermajority in the National Assembly. In 2014, the National Assembly abolished term limits for the presidency, enabling Ortega to run for an unlimited number of five-year terms, thereby further consolidating his power. The constitution granted the president sole authority to appoint military and police commanders, reinforcing executive dominance over key institutions. Ortega ran for president again in 2014, with his wife as the vice-presidential candidate.</w:t>
      </w:r>
    </w:p>
    <w:p w14:paraId="1332BB5A" w14:textId="7E37F73B" w:rsidR="00FB5FDF" w:rsidRDefault="00FB5FDF" w:rsidP="00916EE3">
      <w:r w:rsidRPr="00FB5FDF">
        <w:lastRenderedPageBreak/>
        <w:t>Ortega</w:t>
      </w:r>
      <w:r>
        <w:t>’</w:t>
      </w:r>
      <w:r w:rsidRPr="00FB5FDF">
        <w:t>s regime became notorious for its violent suppression of civilian protests during the 2018 demonstrations against his social security reform, which aimed to increase contributions and reduce benefits. Ortega wielded his political power to promote a narrative of a failed coup through the media.</w:t>
      </w:r>
    </w:p>
    <w:p w14:paraId="2E05D81A" w14:textId="77777777" w:rsidR="00FE3798" w:rsidRDefault="00916EE3" w:rsidP="00FE3798">
      <w:r>
        <w:t xml:space="preserve">Our results </w:t>
      </w:r>
      <w:r w:rsidR="00FB5FDF">
        <w:t>indicate</w:t>
      </w:r>
      <w:r>
        <w:t xml:space="preserve"> a significant </w:t>
      </w:r>
      <w:r w:rsidR="00FB5FDF">
        <w:t>decline</w:t>
      </w:r>
      <w:r>
        <w:t xml:space="preserve"> in liberal democracy</w:t>
      </w:r>
      <w:r w:rsidR="00FB5FDF">
        <w:t xml:space="preserve">, supported by </w:t>
      </w:r>
      <w:r>
        <w:t xml:space="preserve">statistically significant results (Table 10, Table 11, and Figure 5). </w:t>
      </w:r>
      <w:r w:rsidR="00FE3798">
        <w:t>This decline in institutional quality became apparent immediately upon Ortega assuming the presidency.</w:t>
      </w:r>
    </w:p>
    <w:p w14:paraId="22DF1608" w14:textId="1D248274" w:rsidR="006C1837" w:rsidRDefault="006C1837" w:rsidP="006C1837">
      <w:pPr>
        <w:pStyle w:val="Caption"/>
      </w:pPr>
      <w:bookmarkStart w:id="8" w:name="_Ref141444200"/>
      <w:bookmarkStart w:id="9" w:name="_Ref141444155"/>
      <w:r>
        <w:t xml:space="preserve">Table </w:t>
      </w:r>
      <w:r w:rsidR="00615502">
        <w:fldChar w:fldCharType="begin"/>
      </w:r>
      <w:r w:rsidR="00615502">
        <w:instrText xml:space="preserve"> SEQ Table \* ARABIC </w:instrText>
      </w:r>
      <w:r w:rsidR="00615502">
        <w:fldChar w:fldCharType="separate"/>
      </w:r>
      <w:r w:rsidR="0070163E">
        <w:rPr>
          <w:noProof/>
        </w:rPr>
        <w:t>10</w:t>
      </w:r>
      <w:r w:rsidR="00615502">
        <w:rPr>
          <w:noProof/>
        </w:rPr>
        <w:fldChar w:fldCharType="end"/>
      </w:r>
      <w:bookmarkEnd w:id="8"/>
      <w:r>
        <w:t>. Predictor balance: Nicaragua</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6206C3CF" w:rsidR="006C1837" w:rsidRDefault="00B53BC3" w:rsidP="00F54A56">
            <w:pPr>
              <w:pStyle w:val="Table"/>
              <w:jc w:val="left"/>
            </w:pPr>
            <w:r>
              <w:t xml:space="preserve">V-Dem: </w:t>
            </w:r>
            <w:r w:rsidR="000768C3">
              <w:t>Electoral Democracy Index</w:t>
            </w:r>
          </w:p>
        </w:tc>
        <w:tc>
          <w:tcPr>
            <w:tcW w:w="2160" w:type="dxa"/>
            <w:tcBorders>
              <w:top w:val="single" w:sz="4" w:space="0" w:color="auto"/>
            </w:tcBorders>
            <w:vAlign w:val="center"/>
          </w:tcPr>
          <w:p w14:paraId="7FE976A1" w14:textId="093245B5" w:rsidR="006C1837" w:rsidRDefault="0057710E" w:rsidP="00F54A56">
            <w:pPr>
              <w:pStyle w:val="Table"/>
              <w:tabs>
                <w:tab w:val="decimal" w:pos="1004"/>
              </w:tabs>
              <w:jc w:val="both"/>
            </w:pPr>
            <w:r>
              <w:t>61.63</w:t>
            </w:r>
          </w:p>
        </w:tc>
        <w:tc>
          <w:tcPr>
            <w:tcW w:w="2160" w:type="dxa"/>
            <w:tcBorders>
              <w:top w:val="single" w:sz="4" w:space="0" w:color="auto"/>
            </w:tcBorders>
            <w:vAlign w:val="center"/>
          </w:tcPr>
          <w:p w14:paraId="3A790596" w14:textId="50AC2E84" w:rsidR="006C1837" w:rsidRDefault="0057710E" w:rsidP="00F54A56">
            <w:pPr>
              <w:pStyle w:val="Table"/>
              <w:tabs>
                <w:tab w:val="decimal" w:pos="1004"/>
              </w:tabs>
              <w:jc w:val="both"/>
            </w:pPr>
            <w:r>
              <w:t>52.59</w:t>
            </w:r>
          </w:p>
        </w:tc>
      </w:tr>
      <w:tr w:rsidR="006C1837" w14:paraId="73189DA0" w14:textId="77777777" w:rsidTr="00F54A56">
        <w:trPr>
          <w:jc w:val="center"/>
        </w:trPr>
        <w:tc>
          <w:tcPr>
            <w:tcW w:w="4032" w:type="dxa"/>
            <w:vAlign w:val="center"/>
          </w:tcPr>
          <w:p w14:paraId="2F3D20A9" w14:textId="23237693" w:rsidR="006C1837" w:rsidRDefault="000768C3" w:rsidP="00F54A56">
            <w:pPr>
              <w:pStyle w:val="Table"/>
              <w:jc w:val="left"/>
            </w:pPr>
            <w:r>
              <w:t>V-Dem: Freedom of Expression</w:t>
            </w:r>
          </w:p>
        </w:tc>
        <w:tc>
          <w:tcPr>
            <w:tcW w:w="2160" w:type="dxa"/>
            <w:vAlign w:val="center"/>
          </w:tcPr>
          <w:p w14:paraId="571AB99A" w14:textId="195E6811" w:rsidR="006C1837" w:rsidRDefault="0057710E" w:rsidP="00F54A56">
            <w:pPr>
              <w:pStyle w:val="Table"/>
              <w:tabs>
                <w:tab w:val="decimal" w:pos="1004"/>
              </w:tabs>
              <w:jc w:val="both"/>
            </w:pPr>
            <w:r>
              <w:t>87.69</w:t>
            </w:r>
          </w:p>
        </w:tc>
        <w:tc>
          <w:tcPr>
            <w:tcW w:w="2160" w:type="dxa"/>
            <w:vAlign w:val="center"/>
          </w:tcPr>
          <w:p w14:paraId="374F2A5A" w14:textId="29371D02" w:rsidR="006C1837" w:rsidRDefault="0057710E" w:rsidP="00F54A56">
            <w:pPr>
              <w:pStyle w:val="Table"/>
              <w:tabs>
                <w:tab w:val="decimal" w:pos="1004"/>
              </w:tabs>
              <w:jc w:val="both"/>
            </w:pPr>
            <w:r>
              <w:t>75.21</w:t>
            </w:r>
          </w:p>
        </w:tc>
      </w:tr>
      <w:tr w:rsidR="006C1837" w14:paraId="49ADFE6B" w14:textId="77777777" w:rsidTr="00F54A56">
        <w:trPr>
          <w:jc w:val="center"/>
        </w:trPr>
        <w:tc>
          <w:tcPr>
            <w:tcW w:w="4032" w:type="dxa"/>
            <w:vAlign w:val="center"/>
          </w:tcPr>
          <w:p w14:paraId="126408A6" w14:textId="553277F5" w:rsidR="006C1837" w:rsidRDefault="000768C3" w:rsidP="00F54A56">
            <w:pPr>
              <w:pStyle w:val="Table"/>
              <w:jc w:val="left"/>
            </w:pPr>
            <w:r>
              <w:t>V-Dem: Government Attacks on the Judiciary</w:t>
            </w:r>
          </w:p>
        </w:tc>
        <w:tc>
          <w:tcPr>
            <w:tcW w:w="2160" w:type="dxa"/>
            <w:vAlign w:val="center"/>
          </w:tcPr>
          <w:p w14:paraId="22AC9628" w14:textId="1B77E665" w:rsidR="006C1837" w:rsidRDefault="0057710E" w:rsidP="00F54A56">
            <w:pPr>
              <w:pStyle w:val="Table"/>
              <w:tabs>
                <w:tab w:val="decimal" w:pos="1004"/>
              </w:tabs>
              <w:jc w:val="both"/>
            </w:pPr>
            <w:r>
              <w:t>69.87</w:t>
            </w:r>
          </w:p>
        </w:tc>
        <w:tc>
          <w:tcPr>
            <w:tcW w:w="2160" w:type="dxa"/>
            <w:vAlign w:val="center"/>
          </w:tcPr>
          <w:p w14:paraId="52094BCE" w14:textId="56F4A2AF" w:rsidR="006C1837" w:rsidRDefault="000E043F" w:rsidP="00F54A56">
            <w:pPr>
              <w:pStyle w:val="Table"/>
              <w:tabs>
                <w:tab w:val="decimal" w:pos="1004"/>
              </w:tabs>
              <w:jc w:val="both"/>
            </w:pPr>
            <w:r>
              <w:t>83.69</w:t>
            </w:r>
          </w:p>
        </w:tc>
      </w:tr>
      <w:tr w:rsidR="006C1837" w14:paraId="1EADD526" w14:textId="77777777" w:rsidTr="00F54A56">
        <w:trPr>
          <w:jc w:val="center"/>
        </w:trPr>
        <w:tc>
          <w:tcPr>
            <w:tcW w:w="4032" w:type="dxa"/>
            <w:vAlign w:val="center"/>
          </w:tcPr>
          <w:p w14:paraId="33062DE2" w14:textId="3D063AE5" w:rsidR="006C1837" w:rsidRDefault="002E40E9" w:rsidP="00F54A56">
            <w:pPr>
              <w:pStyle w:val="Table"/>
              <w:jc w:val="left"/>
            </w:pPr>
            <w:r>
              <w:t>V-Dem: Clientelism Index</w:t>
            </w:r>
          </w:p>
        </w:tc>
        <w:tc>
          <w:tcPr>
            <w:tcW w:w="2160" w:type="dxa"/>
            <w:vAlign w:val="center"/>
          </w:tcPr>
          <w:p w14:paraId="0F1AF6DE" w14:textId="2C483196" w:rsidR="006C1837" w:rsidRDefault="000E043F" w:rsidP="00F54A56">
            <w:pPr>
              <w:pStyle w:val="Table"/>
              <w:tabs>
                <w:tab w:val="decimal" w:pos="1004"/>
              </w:tabs>
              <w:jc w:val="both"/>
            </w:pPr>
            <w:r>
              <w:t>60.31</w:t>
            </w:r>
          </w:p>
        </w:tc>
        <w:tc>
          <w:tcPr>
            <w:tcW w:w="2160" w:type="dxa"/>
            <w:vAlign w:val="center"/>
          </w:tcPr>
          <w:p w14:paraId="187D6C3B" w14:textId="3EE35662" w:rsidR="006C1837" w:rsidRDefault="000E043F" w:rsidP="00F54A56">
            <w:pPr>
              <w:pStyle w:val="Table"/>
              <w:tabs>
                <w:tab w:val="decimal" w:pos="1004"/>
              </w:tabs>
              <w:jc w:val="both"/>
            </w:pPr>
            <w:r>
              <w:t>40.74</w:t>
            </w:r>
          </w:p>
        </w:tc>
      </w:tr>
      <w:tr w:rsidR="006C1837" w14:paraId="2C3B4A08" w14:textId="77777777" w:rsidTr="00F54A56">
        <w:trPr>
          <w:jc w:val="center"/>
        </w:trPr>
        <w:tc>
          <w:tcPr>
            <w:tcW w:w="4032" w:type="dxa"/>
            <w:vAlign w:val="center"/>
          </w:tcPr>
          <w:p w14:paraId="0DD6D1BF" w14:textId="3F226BDC" w:rsidR="006C1837" w:rsidRDefault="002E40E9" w:rsidP="00F54A56">
            <w:pPr>
              <w:pStyle w:val="Table"/>
              <w:jc w:val="left"/>
            </w:pPr>
            <w:r>
              <w:t>V-Dem: Presidentialism Index</w:t>
            </w:r>
          </w:p>
        </w:tc>
        <w:tc>
          <w:tcPr>
            <w:tcW w:w="2160" w:type="dxa"/>
            <w:vAlign w:val="center"/>
          </w:tcPr>
          <w:p w14:paraId="0539560C" w14:textId="43C0BC6F" w:rsidR="006C1837" w:rsidRDefault="000E043F" w:rsidP="00F54A56">
            <w:pPr>
              <w:pStyle w:val="Table"/>
              <w:tabs>
                <w:tab w:val="decimal" w:pos="1004"/>
              </w:tabs>
              <w:jc w:val="both"/>
            </w:pPr>
            <w:r>
              <w:t>59.92</w:t>
            </w:r>
          </w:p>
        </w:tc>
        <w:tc>
          <w:tcPr>
            <w:tcW w:w="2160" w:type="dxa"/>
            <w:vAlign w:val="center"/>
          </w:tcPr>
          <w:p w14:paraId="03A6ACAE" w14:textId="3E0CD890" w:rsidR="006C1837" w:rsidRDefault="000E043F" w:rsidP="00F54A56">
            <w:pPr>
              <w:pStyle w:val="Table"/>
              <w:tabs>
                <w:tab w:val="decimal" w:pos="1004"/>
              </w:tabs>
              <w:jc w:val="both"/>
            </w:pPr>
            <w:r>
              <w:t>50.74</w:t>
            </w:r>
          </w:p>
        </w:tc>
      </w:tr>
      <w:tr w:rsidR="002E40E9" w14:paraId="73B1B18D" w14:textId="77777777" w:rsidTr="00F54A56">
        <w:trPr>
          <w:jc w:val="center"/>
        </w:trPr>
        <w:tc>
          <w:tcPr>
            <w:tcW w:w="4032" w:type="dxa"/>
            <w:vAlign w:val="center"/>
          </w:tcPr>
          <w:p w14:paraId="22BDFA6F" w14:textId="4CDD27E9" w:rsidR="002E40E9" w:rsidRDefault="002E40E9" w:rsidP="00F54A56">
            <w:pPr>
              <w:pStyle w:val="Table"/>
              <w:jc w:val="left"/>
            </w:pPr>
            <w:r>
              <w:t>WGI: Voice and Accountability</w:t>
            </w:r>
          </w:p>
        </w:tc>
        <w:tc>
          <w:tcPr>
            <w:tcW w:w="2160" w:type="dxa"/>
            <w:vAlign w:val="center"/>
          </w:tcPr>
          <w:p w14:paraId="6D3D3B47" w14:textId="1C4FA841" w:rsidR="002E40E9" w:rsidRDefault="000E043F" w:rsidP="00F54A56">
            <w:pPr>
              <w:pStyle w:val="Table"/>
              <w:tabs>
                <w:tab w:val="decimal" w:pos="1004"/>
              </w:tabs>
              <w:jc w:val="both"/>
            </w:pPr>
            <w:r>
              <w:t>-0.02</w:t>
            </w:r>
          </w:p>
        </w:tc>
        <w:tc>
          <w:tcPr>
            <w:tcW w:w="2160" w:type="dxa"/>
            <w:vAlign w:val="center"/>
          </w:tcPr>
          <w:p w14:paraId="61181385" w14:textId="157D1C3C" w:rsidR="002E40E9" w:rsidRDefault="00720C97" w:rsidP="00F54A56">
            <w:pPr>
              <w:pStyle w:val="Table"/>
              <w:tabs>
                <w:tab w:val="decimal" w:pos="1004"/>
              </w:tabs>
              <w:jc w:val="both"/>
            </w:pPr>
            <w:r>
              <w:t>-0.06</w:t>
            </w:r>
          </w:p>
        </w:tc>
      </w:tr>
      <w:tr w:rsidR="002E40E9" w14:paraId="4CCA52EE" w14:textId="77777777" w:rsidTr="00F54A56">
        <w:trPr>
          <w:jc w:val="center"/>
        </w:trPr>
        <w:tc>
          <w:tcPr>
            <w:tcW w:w="4032" w:type="dxa"/>
            <w:vAlign w:val="center"/>
          </w:tcPr>
          <w:p w14:paraId="5B9615FB" w14:textId="714A4FEC" w:rsidR="002E40E9" w:rsidRDefault="0057710E" w:rsidP="00F54A56">
            <w:pPr>
              <w:pStyle w:val="Table"/>
              <w:jc w:val="left"/>
            </w:pPr>
            <w:r>
              <w:t>ICRG</w:t>
            </w:r>
          </w:p>
        </w:tc>
        <w:tc>
          <w:tcPr>
            <w:tcW w:w="2160" w:type="dxa"/>
            <w:vAlign w:val="center"/>
          </w:tcPr>
          <w:p w14:paraId="27D61879" w14:textId="23DB5DE5" w:rsidR="002E40E9" w:rsidRDefault="00720C97" w:rsidP="00F54A56">
            <w:pPr>
              <w:pStyle w:val="Table"/>
              <w:tabs>
                <w:tab w:val="decimal" w:pos="1004"/>
              </w:tabs>
              <w:jc w:val="both"/>
            </w:pPr>
            <w:r>
              <w:t>3.47</w:t>
            </w:r>
          </w:p>
        </w:tc>
        <w:tc>
          <w:tcPr>
            <w:tcW w:w="2160" w:type="dxa"/>
            <w:vAlign w:val="center"/>
          </w:tcPr>
          <w:p w14:paraId="5B75AF13" w14:textId="32A447E8" w:rsidR="002E40E9" w:rsidRDefault="00720C97" w:rsidP="00F54A56">
            <w:pPr>
              <w:pStyle w:val="Table"/>
              <w:tabs>
                <w:tab w:val="decimal" w:pos="1004"/>
              </w:tabs>
              <w:jc w:val="both"/>
            </w:pPr>
            <w:r>
              <w:t>3.15</w:t>
            </w:r>
          </w:p>
        </w:tc>
      </w:tr>
      <w:tr w:rsidR="0057710E" w14:paraId="24BC52C6" w14:textId="77777777" w:rsidTr="00F54A56">
        <w:trPr>
          <w:jc w:val="center"/>
        </w:trPr>
        <w:tc>
          <w:tcPr>
            <w:tcW w:w="4032" w:type="dxa"/>
            <w:vAlign w:val="center"/>
          </w:tcPr>
          <w:p w14:paraId="5EA3F068" w14:textId="774ABCC2" w:rsidR="0057710E" w:rsidRDefault="0057710E" w:rsidP="00F54A56">
            <w:pPr>
              <w:pStyle w:val="Table"/>
              <w:jc w:val="left"/>
            </w:pPr>
            <w:r>
              <w:t>Freedom House: Civil Liberties</w:t>
            </w:r>
          </w:p>
        </w:tc>
        <w:tc>
          <w:tcPr>
            <w:tcW w:w="2160" w:type="dxa"/>
            <w:vAlign w:val="center"/>
          </w:tcPr>
          <w:p w14:paraId="524AB4D3" w14:textId="54EACC81" w:rsidR="0057710E" w:rsidRDefault="00720C97" w:rsidP="00F54A56">
            <w:pPr>
              <w:pStyle w:val="Table"/>
              <w:tabs>
                <w:tab w:val="decimal" w:pos="1004"/>
              </w:tabs>
              <w:jc w:val="both"/>
            </w:pPr>
            <w:r>
              <w:t>3.00</w:t>
            </w:r>
          </w:p>
        </w:tc>
        <w:tc>
          <w:tcPr>
            <w:tcW w:w="2160" w:type="dxa"/>
            <w:vAlign w:val="center"/>
          </w:tcPr>
          <w:p w14:paraId="1707E3D6" w14:textId="5F471ADE" w:rsidR="0057710E" w:rsidRDefault="00720C97" w:rsidP="00F54A56">
            <w:pPr>
              <w:pStyle w:val="Table"/>
              <w:tabs>
                <w:tab w:val="decimal" w:pos="1004"/>
              </w:tabs>
              <w:jc w:val="both"/>
            </w:pPr>
            <w:r>
              <w:t>3.65</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671F9FF3" w:rsidR="006C1837" w:rsidRDefault="00720C97" w:rsidP="00F54A56">
            <w:pPr>
              <w:pStyle w:val="Table"/>
              <w:tabs>
                <w:tab w:val="decimal" w:pos="1004"/>
              </w:tabs>
              <w:jc w:val="both"/>
            </w:pPr>
            <w:r>
              <w:t>45.80</w:t>
            </w:r>
          </w:p>
        </w:tc>
        <w:tc>
          <w:tcPr>
            <w:tcW w:w="2160" w:type="dxa"/>
            <w:vAlign w:val="center"/>
          </w:tcPr>
          <w:p w14:paraId="79B5BCFB" w14:textId="078AB789" w:rsidR="006C1837" w:rsidRDefault="00720C97" w:rsidP="00F54A56">
            <w:pPr>
              <w:pStyle w:val="Table"/>
              <w:tabs>
                <w:tab w:val="decimal" w:pos="1004"/>
              </w:tabs>
              <w:jc w:val="both"/>
            </w:pPr>
            <w:r>
              <w:t>39.39</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250DC28C" w:rsidR="00D678DC" w:rsidRDefault="00720C97" w:rsidP="00F54A56">
            <w:pPr>
              <w:pStyle w:val="Table"/>
              <w:tabs>
                <w:tab w:val="decimal" w:pos="1004"/>
              </w:tabs>
              <w:jc w:val="both"/>
            </w:pPr>
            <w:r>
              <w:t>3</w:t>
            </w:r>
            <w:r w:rsidR="00914BC3">
              <w:t>7.70</w:t>
            </w:r>
          </w:p>
        </w:tc>
        <w:tc>
          <w:tcPr>
            <w:tcW w:w="2160" w:type="dxa"/>
            <w:vAlign w:val="center"/>
          </w:tcPr>
          <w:p w14:paraId="5EEDA363" w14:textId="42D25115" w:rsidR="00D678DC" w:rsidRDefault="00914BC3" w:rsidP="00F54A56">
            <w:pPr>
              <w:pStyle w:val="Table"/>
              <w:tabs>
                <w:tab w:val="decimal" w:pos="1004"/>
              </w:tabs>
              <w:jc w:val="both"/>
            </w:pPr>
            <w:r>
              <w:t>39.43</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E9E4A9B" w:rsidR="006C1837" w:rsidRDefault="00914BC3" w:rsidP="00F54A56">
            <w:pPr>
              <w:pStyle w:val="Table"/>
              <w:tabs>
                <w:tab w:val="decimal" w:pos="1004"/>
              </w:tabs>
              <w:jc w:val="both"/>
            </w:pPr>
            <w:r>
              <w:t>38.20</w:t>
            </w:r>
          </w:p>
        </w:tc>
        <w:tc>
          <w:tcPr>
            <w:tcW w:w="2160" w:type="dxa"/>
            <w:vAlign w:val="center"/>
          </w:tcPr>
          <w:p w14:paraId="6B8ED39B" w14:textId="1A9C1DB0" w:rsidR="006C1837" w:rsidRDefault="00914BC3" w:rsidP="00F54A56">
            <w:pPr>
              <w:pStyle w:val="Table"/>
              <w:tabs>
                <w:tab w:val="decimal" w:pos="1004"/>
              </w:tabs>
              <w:jc w:val="both"/>
            </w:pPr>
            <w:r>
              <w:t>39.20</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024A999D" w:rsidR="006C1837" w:rsidRDefault="00914BC3" w:rsidP="00F54A56">
            <w:pPr>
              <w:pStyle w:val="Table"/>
              <w:tabs>
                <w:tab w:val="decimal" w:pos="1004"/>
              </w:tabs>
              <w:jc w:val="both"/>
            </w:pPr>
            <w:r>
              <w:t>37.8</w:t>
            </w:r>
            <w:r w:rsidR="001B1374">
              <w:t>0</w:t>
            </w:r>
          </w:p>
        </w:tc>
        <w:tc>
          <w:tcPr>
            <w:tcW w:w="2160" w:type="dxa"/>
            <w:tcBorders>
              <w:bottom w:val="single" w:sz="4" w:space="0" w:color="auto"/>
            </w:tcBorders>
            <w:vAlign w:val="center"/>
          </w:tcPr>
          <w:p w14:paraId="195A1082" w14:textId="759F7B50" w:rsidR="006C1837" w:rsidRDefault="001B1374" w:rsidP="00F54A56">
            <w:pPr>
              <w:pStyle w:val="Table"/>
              <w:tabs>
                <w:tab w:val="decimal" w:pos="1004"/>
              </w:tabs>
              <w:jc w:val="both"/>
            </w:pPr>
            <w:r>
              <w:t>39.45</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68CD2E58" w:rsidR="00D03F49" w:rsidRDefault="00D03F49" w:rsidP="00DA295C">
      <w:pPr>
        <w:pStyle w:val="Caption"/>
      </w:pPr>
      <w:bookmarkStart w:id="10" w:name="_Ref141444174"/>
      <w:r w:rsidRPr="00A9773B">
        <w:lastRenderedPageBreak/>
        <w:t xml:space="preserve">Figure </w:t>
      </w:r>
      <w:r w:rsidR="00615502">
        <w:fldChar w:fldCharType="begin"/>
      </w:r>
      <w:r w:rsidR="00615502">
        <w:instrText xml:space="preserve"> SEQ Figure \* ARABIC </w:instrText>
      </w:r>
      <w:r w:rsidR="00615502">
        <w:fldChar w:fldCharType="separate"/>
      </w:r>
      <w:r w:rsidR="0070163E">
        <w:rPr>
          <w:noProof/>
        </w:rPr>
        <w:t>5</w:t>
      </w:r>
      <w:r w:rsidR="00615502">
        <w:rPr>
          <w:noProof/>
        </w:rPr>
        <w:fldChar w:fldCharType="end"/>
      </w:r>
      <w:bookmarkEnd w:id="10"/>
      <w:r w:rsidRPr="00A9773B">
        <w:t xml:space="preserve">. </w:t>
      </w:r>
      <w:r>
        <w:t>Synthetic control: Nicaragua</w:t>
      </w:r>
    </w:p>
    <w:p w14:paraId="75E2C171" w14:textId="582FE783" w:rsidR="006C1837" w:rsidRDefault="00D03F49" w:rsidP="006C1837">
      <w:r>
        <w:rPr>
          <w:noProof/>
        </w:rPr>
        <w:drawing>
          <wp:inline distT="0" distB="0" distL="0" distR="0" wp14:anchorId="40D16442" wp14:editId="3179688B">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378807C0" w:rsidR="001A66BA" w:rsidRDefault="001A66BA" w:rsidP="001A66BA">
      <w:pPr>
        <w:pStyle w:val="Caption"/>
      </w:pPr>
      <w:bookmarkStart w:id="11" w:name="_Ref141444220"/>
      <w:r>
        <w:lastRenderedPageBreak/>
        <w:t xml:space="preserve">Table </w:t>
      </w:r>
      <w:r w:rsidR="00615502">
        <w:fldChar w:fldCharType="begin"/>
      </w:r>
      <w:r w:rsidR="00615502">
        <w:instrText xml:space="preserve"> SEQ Table \* ARABIC </w:instrText>
      </w:r>
      <w:r w:rsidR="00615502">
        <w:fldChar w:fldCharType="separate"/>
      </w:r>
      <w:r w:rsidR="0070163E">
        <w:rPr>
          <w:noProof/>
        </w:rPr>
        <w:t>11</w:t>
      </w:r>
      <w:r w:rsidR="00615502">
        <w:rPr>
          <w:noProof/>
        </w:rPr>
        <w:fldChar w:fldCharType="end"/>
      </w:r>
      <w:bookmarkEnd w:id="11"/>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68BE4EB1" w:rsidR="001A66BA" w:rsidRDefault="005A1A99" w:rsidP="00F54A56">
            <w:pPr>
              <w:pStyle w:val="Table"/>
              <w:tabs>
                <w:tab w:val="decimal" w:pos="896"/>
              </w:tabs>
              <w:jc w:val="both"/>
            </w:pPr>
            <w:r>
              <w:t>-6.839</w:t>
            </w:r>
          </w:p>
        </w:tc>
        <w:tc>
          <w:tcPr>
            <w:tcW w:w="2448" w:type="dxa"/>
            <w:tcBorders>
              <w:top w:val="single" w:sz="4" w:space="0" w:color="auto"/>
            </w:tcBorders>
          </w:tcPr>
          <w:p w14:paraId="3AED51B8" w14:textId="4A60C993" w:rsidR="001A66BA" w:rsidRDefault="0048413E" w:rsidP="00F54A56">
            <w:pPr>
              <w:pStyle w:val="Table"/>
            </w:pPr>
            <w:r>
              <w:t>.185</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7338362A" w:rsidR="001A66BA" w:rsidRDefault="005A1A99" w:rsidP="00F54A56">
            <w:pPr>
              <w:pStyle w:val="Table"/>
              <w:tabs>
                <w:tab w:val="decimal" w:pos="896"/>
              </w:tabs>
              <w:jc w:val="both"/>
            </w:pPr>
            <w:r>
              <w:t>-</w:t>
            </w:r>
            <w:r w:rsidR="00E602AA">
              <w:t>17.525</w:t>
            </w:r>
          </w:p>
        </w:tc>
        <w:tc>
          <w:tcPr>
            <w:tcW w:w="2448" w:type="dxa"/>
          </w:tcPr>
          <w:p w14:paraId="471E2223" w14:textId="620749AB" w:rsidR="001A66BA" w:rsidRDefault="0048413E" w:rsidP="00F54A56">
            <w:pPr>
              <w:pStyle w:val="Table"/>
            </w:pPr>
            <w:r>
              <w:t>.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1599D6C2" w:rsidR="001A66BA" w:rsidRDefault="00E602AA" w:rsidP="00F54A56">
            <w:pPr>
              <w:pStyle w:val="Table"/>
              <w:tabs>
                <w:tab w:val="decimal" w:pos="896"/>
              </w:tabs>
              <w:jc w:val="both"/>
            </w:pPr>
            <w:r>
              <w:t>-18.874</w:t>
            </w:r>
          </w:p>
        </w:tc>
        <w:tc>
          <w:tcPr>
            <w:tcW w:w="2448" w:type="dxa"/>
          </w:tcPr>
          <w:p w14:paraId="3FD2DEAE" w14:textId="7A07FC52" w:rsidR="001A66BA" w:rsidRDefault="0048413E" w:rsidP="00F54A56">
            <w:pPr>
              <w:pStyle w:val="Table"/>
            </w:pPr>
            <w:r>
              <w:t>.037</w:t>
            </w:r>
          </w:p>
        </w:tc>
      </w:tr>
      <w:tr w:rsidR="00832092" w14:paraId="00535DA5" w14:textId="77777777" w:rsidTr="00F54A56">
        <w:trPr>
          <w:jc w:val="center"/>
        </w:trPr>
        <w:tc>
          <w:tcPr>
            <w:tcW w:w="1152" w:type="dxa"/>
          </w:tcPr>
          <w:p w14:paraId="292B0A2D" w14:textId="7A8C7547" w:rsidR="00832092" w:rsidRDefault="00832092" w:rsidP="00832092">
            <w:pPr>
              <w:pStyle w:val="Table"/>
            </w:pPr>
            <w:r>
              <w:t>2009</w:t>
            </w:r>
          </w:p>
        </w:tc>
        <w:tc>
          <w:tcPr>
            <w:tcW w:w="2448" w:type="dxa"/>
          </w:tcPr>
          <w:p w14:paraId="7332291A" w14:textId="4F30EEEF" w:rsidR="00832092" w:rsidRDefault="00E602AA" w:rsidP="00832092">
            <w:pPr>
              <w:pStyle w:val="Table"/>
              <w:tabs>
                <w:tab w:val="decimal" w:pos="896"/>
              </w:tabs>
              <w:jc w:val="both"/>
            </w:pPr>
            <w:r>
              <w:t>-19.611</w:t>
            </w:r>
          </w:p>
        </w:tc>
        <w:tc>
          <w:tcPr>
            <w:tcW w:w="2448" w:type="dxa"/>
          </w:tcPr>
          <w:p w14:paraId="665FB298" w14:textId="32E825FD" w:rsidR="00832092" w:rsidRDefault="0048413E" w:rsidP="00832092">
            <w:pPr>
              <w:pStyle w:val="Table"/>
            </w:pPr>
            <w:r>
              <w:t>.037</w:t>
            </w:r>
          </w:p>
        </w:tc>
      </w:tr>
      <w:tr w:rsidR="00832092" w14:paraId="26DF71AD" w14:textId="77777777" w:rsidTr="00F54A56">
        <w:trPr>
          <w:jc w:val="center"/>
        </w:trPr>
        <w:tc>
          <w:tcPr>
            <w:tcW w:w="1152" w:type="dxa"/>
          </w:tcPr>
          <w:p w14:paraId="193C300D" w14:textId="29E384FA" w:rsidR="00832092" w:rsidRDefault="00832092" w:rsidP="00832092">
            <w:pPr>
              <w:pStyle w:val="Table"/>
            </w:pPr>
            <w:r>
              <w:t>2010</w:t>
            </w:r>
          </w:p>
        </w:tc>
        <w:tc>
          <w:tcPr>
            <w:tcW w:w="2448" w:type="dxa"/>
          </w:tcPr>
          <w:p w14:paraId="350C238A" w14:textId="279ECB36" w:rsidR="00832092" w:rsidRDefault="00E602AA" w:rsidP="00832092">
            <w:pPr>
              <w:pStyle w:val="Table"/>
              <w:tabs>
                <w:tab w:val="decimal" w:pos="896"/>
              </w:tabs>
              <w:jc w:val="both"/>
            </w:pPr>
            <w:r>
              <w:t>-20.217</w:t>
            </w:r>
          </w:p>
        </w:tc>
        <w:tc>
          <w:tcPr>
            <w:tcW w:w="2448" w:type="dxa"/>
          </w:tcPr>
          <w:p w14:paraId="2DBC2B8C" w14:textId="392F1329" w:rsidR="00832092" w:rsidRDefault="0048413E" w:rsidP="00832092">
            <w:pPr>
              <w:pStyle w:val="Table"/>
            </w:pPr>
            <w:r>
              <w:t>.037</w:t>
            </w:r>
          </w:p>
        </w:tc>
      </w:tr>
      <w:tr w:rsidR="00832092" w14:paraId="293811E0" w14:textId="77777777" w:rsidTr="00F54A56">
        <w:trPr>
          <w:jc w:val="center"/>
        </w:trPr>
        <w:tc>
          <w:tcPr>
            <w:tcW w:w="1152" w:type="dxa"/>
          </w:tcPr>
          <w:p w14:paraId="6518CF30" w14:textId="47B80EDE" w:rsidR="00832092" w:rsidRDefault="00832092" w:rsidP="00832092">
            <w:pPr>
              <w:pStyle w:val="Table"/>
            </w:pPr>
            <w:r>
              <w:t>2011</w:t>
            </w:r>
          </w:p>
        </w:tc>
        <w:tc>
          <w:tcPr>
            <w:tcW w:w="2448" w:type="dxa"/>
          </w:tcPr>
          <w:p w14:paraId="03D1605F" w14:textId="5EAEABD9" w:rsidR="00832092" w:rsidRDefault="00E602AA" w:rsidP="00832092">
            <w:pPr>
              <w:pStyle w:val="Table"/>
              <w:tabs>
                <w:tab w:val="decimal" w:pos="896"/>
              </w:tabs>
              <w:jc w:val="both"/>
            </w:pPr>
            <w:r>
              <w:t>-</w:t>
            </w:r>
            <w:r w:rsidR="0077161A">
              <w:t>20.352</w:t>
            </w:r>
          </w:p>
        </w:tc>
        <w:tc>
          <w:tcPr>
            <w:tcW w:w="2448" w:type="dxa"/>
          </w:tcPr>
          <w:p w14:paraId="126AE0A0" w14:textId="6F116FC1" w:rsidR="00832092" w:rsidRDefault="0048413E" w:rsidP="00832092">
            <w:pPr>
              <w:pStyle w:val="Table"/>
            </w:pPr>
            <w:r>
              <w:t>.037</w:t>
            </w:r>
          </w:p>
        </w:tc>
      </w:tr>
      <w:tr w:rsidR="00832092" w14:paraId="3EA05375" w14:textId="77777777" w:rsidTr="00F54A56">
        <w:trPr>
          <w:jc w:val="center"/>
        </w:trPr>
        <w:tc>
          <w:tcPr>
            <w:tcW w:w="1152" w:type="dxa"/>
          </w:tcPr>
          <w:p w14:paraId="6712773E" w14:textId="7550468C" w:rsidR="00832092" w:rsidRDefault="00832092" w:rsidP="00832092">
            <w:pPr>
              <w:pStyle w:val="Table"/>
            </w:pPr>
            <w:r>
              <w:t>2012</w:t>
            </w:r>
          </w:p>
        </w:tc>
        <w:tc>
          <w:tcPr>
            <w:tcW w:w="2448" w:type="dxa"/>
          </w:tcPr>
          <w:p w14:paraId="4A75808E" w14:textId="3B9364E5" w:rsidR="00832092" w:rsidRDefault="0077161A" w:rsidP="00832092">
            <w:pPr>
              <w:pStyle w:val="Table"/>
              <w:tabs>
                <w:tab w:val="decimal" w:pos="896"/>
              </w:tabs>
              <w:jc w:val="both"/>
            </w:pPr>
            <w:r>
              <w:t>-23.321</w:t>
            </w:r>
          </w:p>
        </w:tc>
        <w:tc>
          <w:tcPr>
            <w:tcW w:w="2448" w:type="dxa"/>
          </w:tcPr>
          <w:p w14:paraId="18D1AB2B" w14:textId="507214F3" w:rsidR="00832092" w:rsidRDefault="0048413E" w:rsidP="00832092">
            <w:pPr>
              <w:pStyle w:val="Table"/>
            </w:pPr>
            <w:r>
              <w:t>.000</w:t>
            </w:r>
          </w:p>
        </w:tc>
      </w:tr>
      <w:tr w:rsidR="00832092" w14:paraId="72FE6CD3" w14:textId="77777777" w:rsidTr="00F54A56">
        <w:trPr>
          <w:jc w:val="center"/>
        </w:trPr>
        <w:tc>
          <w:tcPr>
            <w:tcW w:w="1152" w:type="dxa"/>
          </w:tcPr>
          <w:p w14:paraId="27AE8A3E" w14:textId="1A55E876" w:rsidR="00832092" w:rsidRDefault="00832092" w:rsidP="00832092">
            <w:pPr>
              <w:pStyle w:val="Table"/>
            </w:pPr>
            <w:r>
              <w:t>2013</w:t>
            </w:r>
          </w:p>
        </w:tc>
        <w:tc>
          <w:tcPr>
            <w:tcW w:w="2448" w:type="dxa"/>
          </w:tcPr>
          <w:p w14:paraId="6DFA4516" w14:textId="624996D9" w:rsidR="00832092" w:rsidRDefault="0077161A" w:rsidP="00832092">
            <w:pPr>
              <w:pStyle w:val="Table"/>
              <w:tabs>
                <w:tab w:val="decimal" w:pos="896"/>
              </w:tabs>
              <w:jc w:val="both"/>
            </w:pPr>
            <w:r>
              <w:t>-26.367</w:t>
            </w:r>
          </w:p>
        </w:tc>
        <w:tc>
          <w:tcPr>
            <w:tcW w:w="2448" w:type="dxa"/>
          </w:tcPr>
          <w:p w14:paraId="353951A8" w14:textId="78C2748D" w:rsidR="00832092" w:rsidRDefault="0048413E" w:rsidP="00832092">
            <w:pPr>
              <w:pStyle w:val="Table"/>
            </w:pPr>
            <w:r>
              <w:t>.037</w:t>
            </w:r>
          </w:p>
        </w:tc>
      </w:tr>
      <w:tr w:rsidR="00832092" w14:paraId="47008C12" w14:textId="77777777" w:rsidTr="00F54A56">
        <w:trPr>
          <w:jc w:val="center"/>
        </w:trPr>
        <w:tc>
          <w:tcPr>
            <w:tcW w:w="1152" w:type="dxa"/>
          </w:tcPr>
          <w:p w14:paraId="25A1CFD8" w14:textId="29B86027" w:rsidR="00832092" w:rsidRDefault="00832092" w:rsidP="00832092">
            <w:pPr>
              <w:pStyle w:val="Table"/>
            </w:pPr>
            <w:r>
              <w:t>2014</w:t>
            </w:r>
          </w:p>
        </w:tc>
        <w:tc>
          <w:tcPr>
            <w:tcW w:w="2448" w:type="dxa"/>
          </w:tcPr>
          <w:p w14:paraId="4BAF483E" w14:textId="0EEAEA5C" w:rsidR="00832092" w:rsidRDefault="0077161A" w:rsidP="00832092">
            <w:pPr>
              <w:pStyle w:val="Table"/>
              <w:tabs>
                <w:tab w:val="decimal" w:pos="896"/>
              </w:tabs>
              <w:jc w:val="both"/>
            </w:pPr>
            <w:r>
              <w:t>-26.586</w:t>
            </w:r>
          </w:p>
        </w:tc>
        <w:tc>
          <w:tcPr>
            <w:tcW w:w="2448" w:type="dxa"/>
          </w:tcPr>
          <w:p w14:paraId="1E7343E6" w14:textId="2357A3E8" w:rsidR="00832092" w:rsidRDefault="0048413E" w:rsidP="00832092">
            <w:pPr>
              <w:pStyle w:val="Table"/>
            </w:pPr>
            <w:r>
              <w:t>.074</w:t>
            </w:r>
          </w:p>
        </w:tc>
      </w:tr>
      <w:tr w:rsidR="00832092" w14:paraId="49434A8B" w14:textId="77777777" w:rsidTr="00F54A56">
        <w:trPr>
          <w:jc w:val="center"/>
        </w:trPr>
        <w:tc>
          <w:tcPr>
            <w:tcW w:w="1152" w:type="dxa"/>
            <w:tcBorders>
              <w:bottom w:val="single" w:sz="4" w:space="0" w:color="auto"/>
            </w:tcBorders>
          </w:tcPr>
          <w:p w14:paraId="7B0A6D3F" w14:textId="32ABA4AA" w:rsidR="00832092" w:rsidRDefault="00832092" w:rsidP="00832092">
            <w:pPr>
              <w:pStyle w:val="Table"/>
            </w:pPr>
            <w:r>
              <w:t>2015</w:t>
            </w:r>
          </w:p>
        </w:tc>
        <w:tc>
          <w:tcPr>
            <w:tcW w:w="2448" w:type="dxa"/>
            <w:tcBorders>
              <w:bottom w:val="single" w:sz="4" w:space="0" w:color="auto"/>
            </w:tcBorders>
          </w:tcPr>
          <w:p w14:paraId="5A0DFA81" w14:textId="43984862" w:rsidR="00832092" w:rsidRDefault="0077161A" w:rsidP="00832092">
            <w:pPr>
              <w:pStyle w:val="Table"/>
              <w:tabs>
                <w:tab w:val="decimal" w:pos="896"/>
              </w:tabs>
              <w:jc w:val="both"/>
            </w:pPr>
            <w:r>
              <w:t>-26.666</w:t>
            </w:r>
          </w:p>
        </w:tc>
        <w:tc>
          <w:tcPr>
            <w:tcW w:w="2448" w:type="dxa"/>
            <w:tcBorders>
              <w:bottom w:val="single" w:sz="4" w:space="0" w:color="auto"/>
            </w:tcBorders>
          </w:tcPr>
          <w:p w14:paraId="65500100" w14:textId="21E8CB08" w:rsidR="00832092" w:rsidRDefault="0048413E" w:rsidP="00832092">
            <w:pPr>
              <w:pStyle w:val="Table"/>
            </w:pPr>
            <w:r>
              <w:t>.074</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320FE0F5" w14:textId="38F7A57D" w:rsidR="00E10BFA" w:rsidRDefault="00F767F3" w:rsidP="00C66968">
      <w:r w:rsidRPr="00F767F3">
        <w:t xml:space="preserve">The Chávez-Maduro regime in Venezuela, spanning from 1999 to the present, stands out as the most iconic and enduring left-leaning populist regime in the region. In 1999, the Bicameral Congress was replaced with a Unicameral one, curbing legislative control over the executive. </w:t>
      </w:r>
      <w:r w:rsidR="00575629">
        <w:t xml:space="preserve">Like the other populist regimes, </w:t>
      </w:r>
      <w:r w:rsidR="001311FB">
        <w:t>the Chávez-Maduro</w:t>
      </w:r>
      <w:r w:rsidRPr="00F767F3">
        <w:t xml:space="preserve"> regime </w:t>
      </w:r>
      <w:r w:rsidR="001311FB">
        <w:t xml:space="preserve">policies </w:t>
      </w:r>
      <w:r w:rsidRPr="00F767F3">
        <w:t>included implementing price controls on food and products. These policies, however, stifled economic freedom, as they interfered with private businesses and discouraged foreign investment.</w:t>
      </w:r>
    </w:p>
    <w:p w14:paraId="2F49F63C" w14:textId="45A36B57" w:rsidR="007B5B7B" w:rsidRDefault="00A11500" w:rsidP="007B5B7B">
      <w:r w:rsidRPr="00A11500">
        <w:t xml:space="preserve">In Venezuela, there was a notable erosion of press freedom and a rise in censorship, as state-run bodies attempted to silence the media and shut down over 115 media outlets critical of the government. The government also restricted citizens from running for governmental positions, further limiting political pluralism. Moreover, the autonomy of judges was undermined, as illustrated by the arrest of Judge Maria Lourdes </w:t>
      </w:r>
      <w:proofErr w:type="spellStart"/>
      <w:r w:rsidRPr="00A11500">
        <w:t>Afini</w:t>
      </w:r>
      <w:proofErr w:type="spellEnd"/>
      <w:r w:rsidRPr="00A11500">
        <w:t xml:space="preserve"> for challenging the government</w:t>
      </w:r>
      <w:r w:rsidR="00A32B37">
        <w:t>’</w:t>
      </w:r>
      <w:r w:rsidRPr="00A11500">
        <w:t xml:space="preserve">s detention of a banker without evidence. Enacted laws, such as the </w:t>
      </w:r>
      <w:r w:rsidR="00A32B37">
        <w:t>“</w:t>
      </w:r>
      <w:proofErr w:type="spellStart"/>
      <w:r w:rsidRPr="00A11500">
        <w:t>desacato</w:t>
      </w:r>
      <w:proofErr w:type="spellEnd"/>
      <w:r w:rsidR="00A32B37">
        <w:t>”</w:t>
      </w:r>
      <w:r w:rsidRPr="00A11500">
        <w:t xml:space="preserve"> (insult laws), penalized citizens for criticizing public officials, resulting in violations of freedom of expression and a significant decline in Venezuela</w:t>
      </w:r>
      <w:r w:rsidR="00A32B37">
        <w:t>’</w:t>
      </w:r>
      <w:r w:rsidRPr="00A11500">
        <w:t xml:space="preserve">s Press Freedom Index ranking. </w:t>
      </w:r>
      <w:r w:rsidRPr="00A11500">
        <w:lastRenderedPageBreak/>
        <w:t>"Information blackouts" were prevalent, further suppressing dissenting voices and restricting the flow of information unfavorable to the government.</w:t>
      </w:r>
      <w:r w:rsidR="007B5B7B">
        <w:t xml:space="preserve"> </w:t>
      </w:r>
    </w:p>
    <w:p w14:paraId="11133CC5" w14:textId="78632666" w:rsidR="007B5B7B" w:rsidRDefault="00A32B37" w:rsidP="007B5B7B">
      <w:r w:rsidRPr="00A32B37">
        <w:t xml:space="preserve">In summary, the populist rule of Chávez </w:t>
      </w:r>
      <w:r>
        <w:t xml:space="preserve">and Maduro </w:t>
      </w:r>
      <w:r w:rsidRPr="00A32B37">
        <w:t>in Venezuela has been characterized by a deterioration of democratic principles, marked by the concentration of power in the executive branch, restrictions on press freedom, limited political competition, and the undermining of judicial autonomy. These actions have raised serious concerns about the state of liberal democracy in the country</w:t>
      </w:r>
      <w:r w:rsidR="007B5B7B">
        <w:t>.</w:t>
      </w:r>
    </w:p>
    <w:p w14:paraId="5E587EB2" w14:textId="015A5E29" w:rsidR="00946B48" w:rsidRDefault="00946B48" w:rsidP="007B5B7B">
      <w:r>
        <w:t xml:space="preserve">Our </w:t>
      </w:r>
      <w:r w:rsidR="005A124C">
        <w:t xml:space="preserve">findings reveal </w:t>
      </w:r>
      <w:r>
        <w:t xml:space="preserve">statistically significant </w:t>
      </w:r>
      <w:r w:rsidR="005A124C">
        <w:t xml:space="preserve">negative </w:t>
      </w:r>
      <w:r>
        <w:t>results on Venezuela’s liberal democracy (</w:t>
      </w:r>
      <w:r>
        <w:fldChar w:fldCharType="begin"/>
      </w:r>
      <w:r>
        <w:instrText xml:space="preserve"> REF _Ref141446374 \h </w:instrText>
      </w:r>
      <w:r>
        <w:fldChar w:fldCharType="separate"/>
      </w:r>
      <w:r>
        <w:t xml:space="preserve">Table </w:t>
      </w:r>
      <w:r>
        <w:rPr>
          <w:noProof/>
        </w:rPr>
        <w:t>12</w:t>
      </w:r>
      <w:r>
        <w:fldChar w:fldCharType="end"/>
      </w:r>
      <w:r>
        <w:t xml:space="preserve">, </w:t>
      </w:r>
      <w:r>
        <w:fldChar w:fldCharType="begin"/>
      </w:r>
      <w:r>
        <w:instrText xml:space="preserve"> REF _Ref141446375 \h </w:instrText>
      </w:r>
      <w:r>
        <w:fldChar w:fldCharType="separate"/>
      </w:r>
      <w:r>
        <w:t xml:space="preserve">Table </w:t>
      </w:r>
      <w:r>
        <w:rPr>
          <w:noProof/>
        </w:rPr>
        <w:t>13</w:t>
      </w:r>
      <w:r>
        <w:fldChar w:fldCharType="end"/>
      </w:r>
      <w:r>
        <w:t xml:space="preserve">, and </w:t>
      </w:r>
      <w:r>
        <w:fldChar w:fldCharType="begin"/>
      </w:r>
      <w:r>
        <w:instrText xml:space="preserve"> REF _Ref141446382 \h </w:instrText>
      </w:r>
      <w:r>
        <w:fldChar w:fldCharType="separate"/>
      </w:r>
      <w:r w:rsidRPr="00A9773B">
        <w:t xml:space="preserve">Figure </w:t>
      </w:r>
      <w:r>
        <w:rPr>
          <w:noProof/>
        </w:rPr>
        <w:t>6</w:t>
      </w:r>
      <w:r>
        <w:fldChar w:fldCharType="end"/>
      </w:r>
      <w:r>
        <w:t xml:space="preserve">). </w:t>
      </w:r>
      <w:r w:rsidR="00B03C6D" w:rsidRPr="00B03C6D">
        <w:t>Venezuela stands out as the country with the largest effect, signifying the most significant institutional impact of a left-leaning populist regime.</w:t>
      </w:r>
    </w:p>
    <w:p w14:paraId="71A8F6A3" w14:textId="58AB472F" w:rsidR="001240CD" w:rsidRDefault="001240CD" w:rsidP="001240CD">
      <w:pPr>
        <w:pStyle w:val="Caption"/>
      </w:pPr>
      <w:bookmarkStart w:id="12" w:name="_Ref141446374"/>
      <w:r>
        <w:t xml:space="preserve">Table </w:t>
      </w:r>
      <w:r w:rsidR="00615502">
        <w:fldChar w:fldCharType="begin"/>
      </w:r>
      <w:r w:rsidR="00615502">
        <w:instrText xml:space="preserve"> SEQ Table \* ARABIC </w:instrText>
      </w:r>
      <w:r w:rsidR="00615502">
        <w:fldChar w:fldCharType="separate"/>
      </w:r>
      <w:r w:rsidR="0070163E">
        <w:rPr>
          <w:noProof/>
        </w:rPr>
        <w:t>12</w:t>
      </w:r>
      <w:r w:rsidR="00615502">
        <w:rPr>
          <w:noProof/>
        </w:rPr>
        <w:fldChar w:fldCharType="end"/>
      </w:r>
      <w:bookmarkEnd w:id="12"/>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032F7C33" w:rsidR="001240CD" w:rsidRDefault="001A3127" w:rsidP="00F54A56">
            <w:pPr>
              <w:pStyle w:val="Table"/>
              <w:jc w:val="left"/>
            </w:pPr>
            <w:r>
              <w:t>V-Dem: Presidentialism Index</w:t>
            </w:r>
          </w:p>
        </w:tc>
        <w:tc>
          <w:tcPr>
            <w:tcW w:w="2160" w:type="dxa"/>
            <w:tcBorders>
              <w:top w:val="single" w:sz="4" w:space="0" w:color="auto"/>
            </w:tcBorders>
            <w:vAlign w:val="center"/>
          </w:tcPr>
          <w:p w14:paraId="53610F31" w14:textId="31D2D2B9" w:rsidR="001240CD" w:rsidRDefault="004A3BCE" w:rsidP="00F54A56">
            <w:pPr>
              <w:pStyle w:val="Table"/>
              <w:tabs>
                <w:tab w:val="decimal" w:pos="1004"/>
              </w:tabs>
              <w:jc w:val="both"/>
            </w:pPr>
            <w:r>
              <w:t>20.11</w:t>
            </w:r>
          </w:p>
        </w:tc>
        <w:tc>
          <w:tcPr>
            <w:tcW w:w="2160" w:type="dxa"/>
            <w:tcBorders>
              <w:top w:val="single" w:sz="4" w:space="0" w:color="auto"/>
            </w:tcBorders>
            <w:vAlign w:val="center"/>
          </w:tcPr>
          <w:p w14:paraId="4D90BA38" w14:textId="26ECE299" w:rsidR="001240CD" w:rsidRDefault="00A45998" w:rsidP="00F54A56">
            <w:pPr>
              <w:pStyle w:val="Table"/>
              <w:tabs>
                <w:tab w:val="decimal" w:pos="1004"/>
              </w:tabs>
              <w:jc w:val="both"/>
            </w:pPr>
            <w:r>
              <w:t>19.19</w:t>
            </w:r>
          </w:p>
        </w:tc>
      </w:tr>
      <w:tr w:rsidR="001240CD" w14:paraId="63B015F6" w14:textId="77777777" w:rsidTr="00F54A56">
        <w:trPr>
          <w:jc w:val="center"/>
        </w:trPr>
        <w:tc>
          <w:tcPr>
            <w:tcW w:w="4032" w:type="dxa"/>
            <w:vAlign w:val="center"/>
          </w:tcPr>
          <w:p w14:paraId="1F860627" w14:textId="55D05431" w:rsidR="001240CD" w:rsidRDefault="001A3127" w:rsidP="00F54A56">
            <w:pPr>
              <w:pStyle w:val="Table"/>
              <w:jc w:val="left"/>
            </w:pPr>
            <w:r>
              <w:t>WGI: Voice and Accountability</w:t>
            </w:r>
          </w:p>
        </w:tc>
        <w:tc>
          <w:tcPr>
            <w:tcW w:w="2160" w:type="dxa"/>
            <w:vAlign w:val="center"/>
          </w:tcPr>
          <w:p w14:paraId="73A6CD32" w14:textId="4B0E9008" w:rsidR="001240CD" w:rsidRDefault="00A45998" w:rsidP="00F54A56">
            <w:pPr>
              <w:pStyle w:val="Table"/>
              <w:tabs>
                <w:tab w:val="decimal" w:pos="1004"/>
              </w:tabs>
              <w:jc w:val="both"/>
            </w:pPr>
            <w:r>
              <w:t>-0.09</w:t>
            </w:r>
          </w:p>
        </w:tc>
        <w:tc>
          <w:tcPr>
            <w:tcW w:w="2160" w:type="dxa"/>
            <w:vAlign w:val="center"/>
          </w:tcPr>
          <w:p w14:paraId="611AFEDC" w14:textId="48276736" w:rsidR="001240CD" w:rsidRDefault="00A45998" w:rsidP="00F54A56">
            <w:pPr>
              <w:pStyle w:val="Table"/>
              <w:tabs>
                <w:tab w:val="decimal" w:pos="1004"/>
              </w:tabs>
              <w:jc w:val="both"/>
            </w:pPr>
            <w:r>
              <w:t>0.29</w:t>
            </w:r>
          </w:p>
        </w:tc>
      </w:tr>
      <w:tr w:rsidR="001240CD" w14:paraId="5F75D8E9" w14:textId="77777777" w:rsidTr="00F54A56">
        <w:trPr>
          <w:jc w:val="center"/>
        </w:trPr>
        <w:tc>
          <w:tcPr>
            <w:tcW w:w="4032" w:type="dxa"/>
            <w:vAlign w:val="center"/>
          </w:tcPr>
          <w:p w14:paraId="7547689D" w14:textId="4CAF288F" w:rsidR="001240CD" w:rsidRDefault="001A3127" w:rsidP="00F54A56">
            <w:pPr>
              <w:pStyle w:val="Table"/>
              <w:jc w:val="left"/>
            </w:pPr>
            <w:r>
              <w:t>WGI: Control of Corruption</w:t>
            </w:r>
          </w:p>
        </w:tc>
        <w:tc>
          <w:tcPr>
            <w:tcW w:w="2160" w:type="dxa"/>
            <w:vAlign w:val="center"/>
          </w:tcPr>
          <w:p w14:paraId="4F853E9A" w14:textId="54505E5A" w:rsidR="001240CD" w:rsidRDefault="00A45998" w:rsidP="00F54A56">
            <w:pPr>
              <w:pStyle w:val="Table"/>
              <w:tabs>
                <w:tab w:val="decimal" w:pos="1004"/>
              </w:tabs>
              <w:jc w:val="both"/>
            </w:pPr>
            <w:r>
              <w:t>-0.86</w:t>
            </w:r>
          </w:p>
        </w:tc>
        <w:tc>
          <w:tcPr>
            <w:tcW w:w="2160" w:type="dxa"/>
            <w:vAlign w:val="center"/>
          </w:tcPr>
          <w:p w14:paraId="45BF859E" w14:textId="6A0E50A3" w:rsidR="001240CD" w:rsidRDefault="00A45998" w:rsidP="00F54A56">
            <w:pPr>
              <w:pStyle w:val="Table"/>
              <w:tabs>
                <w:tab w:val="decimal" w:pos="1004"/>
              </w:tabs>
              <w:jc w:val="both"/>
            </w:pPr>
            <w:r>
              <w:t>0.17</w:t>
            </w:r>
          </w:p>
        </w:tc>
      </w:tr>
      <w:tr w:rsidR="001240CD" w14:paraId="1351F5D3" w14:textId="77777777" w:rsidTr="00F54A56">
        <w:trPr>
          <w:jc w:val="center"/>
        </w:trPr>
        <w:tc>
          <w:tcPr>
            <w:tcW w:w="4032" w:type="dxa"/>
            <w:vAlign w:val="center"/>
          </w:tcPr>
          <w:p w14:paraId="470F4CAB" w14:textId="7680B380" w:rsidR="001240CD" w:rsidRDefault="001A3127" w:rsidP="00F54A56">
            <w:pPr>
              <w:pStyle w:val="Table"/>
              <w:jc w:val="left"/>
            </w:pPr>
            <w:r>
              <w:t>ICRG</w:t>
            </w:r>
          </w:p>
        </w:tc>
        <w:tc>
          <w:tcPr>
            <w:tcW w:w="2160" w:type="dxa"/>
            <w:vAlign w:val="center"/>
          </w:tcPr>
          <w:p w14:paraId="30FD16C9" w14:textId="7BBF6CB7" w:rsidR="001240CD" w:rsidRDefault="00A45998" w:rsidP="00F54A56">
            <w:pPr>
              <w:pStyle w:val="Table"/>
              <w:tabs>
                <w:tab w:val="decimal" w:pos="1004"/>
              </w:tabs>
              <w:jc w:val="both"/>
            </w:pPr>
            <w:r>
              <w:t>3.00</w:t>
            </w:r>
          </w:p>
        </w:tc>
        <w:tc>
          <w:tcPr>
            <w:tcW w:w="2160" w:type="dxa"/>
            <w:vAlign w:val="center"/>
          </w:tcPr>
          <w:p w14:paraId="785FEE9D" w14:textId="3E55B938" w:rsidR="001240CD" w:rsidRDefault="000C6C88" w:rsidP="00F54A56">
            <w:pPr>
              <w:pStyle w:val="Table"/>
              <w:tabs>
                <w:tab w:val="decimal" w:pos="1004"/>
              </w:tabs>
              <w:jc w:val="both"/>
            </w:pPr>
            <w:r>
              <w:t>3.85</w:t>
            </w:r>
          </w:p>
        </w:tc>
      </w:tr>
      <w:tr w:rsidR="001240CD" w14:paraId="51144EF8" w14:textId="77777777" w:rsidTr="00F54A56">
        <w:trPr>
          <w:jc w:val="center"/>
        </w:trPr>
        <w:tc>
          <w:tcPr>
            <w:tcW w:w="4032" w:type="dxa"/>
            <w:vAlign w:val="center"/>
          </w:tcPr>
          <w:p w14:paraId="4A504BA3" w14:textId="784BC7AB" w:rsidR="001240CD" w:rsidRDefault="001A3127" w:rsidP="00F54A56">
            <w:pPr>
              <w:pStyle w:val="Table"/>
              <w:jc w:val="left"/>
            </w:pPr>
            <w:r>
              <w:t>Polity2</w:t>
            </w:r>
          </w:p>
        </w:tc>
        <w:tc>
          <w:tcPr>
            <w:tcW w:w="2160" w:type="dxa"/>
            <w:vAlign w:val="center"/>
          </w:tcPr>
          <w:p w14:paraId="05727799" w14:textId="1F3B6EE9" w:rsidR="001240CD" w:rsidRDefault="000C6C88" w:rsidP="00F54A56">
            <w:pPr>
              <w:pStyle w:val="Table"/>
              <w:tabs>
                <w:tab w:val="decimal" w:pos="1004"/>
              </w:tabs>
              <w:jc w:val="both"/>
            </w:pPr>
            <w:r>
              <w:t>8.40</w:t>
            </w:r>
          </w:p>
        </w:tc>
        <w:tc>
          <w:tcPr>
            <w:tcW w:w="2160" w:type="dxa"/>
            <w:vAlign w:val="center"/>
          </w:tcPr>
          <w:p w14:paraId="1362D1B9" w14:textId="43972AEF" w:rsidR="001240CD" w:rsidRDefault="000C6C88" w:rsidP="00F54A56">
            <w:pPr>
              <w:pStyle w:val="Table"/>
              <w:tabs>
                <w:tab w:val="decimal" w:pos="1004"/>
              </w:tabs>
              <w:jc w:val="both"/>
            </w:pPr>
            <w:r>
              <w:t>6.84</w:t>
            </w:r>
          </w:p>
        </w:tc>
      </w:tr>
      <w:tr w:rsidR="001240CD" w14:paraId="438EA1CD" w14:textId="77777777" w:rsidTr="00F54A56">
        <w:trPr>
          <w:jc w:val="center"/>
        </w:trPr>
        <w:tc>
          <w:tcPr>
            <w:tcW w:w="4032" w:type="dxa"/>
            <w:vAlign w:val="center"/>
          </w:tcPr>
          <w:p w14:paraId="132652BE" w14:textId="0A49789D" w:rsidR="001240CD" w:rsidRDefault="001A3127" w:rsidP="00F54A56">
            <w:pPr>
              <w:pStyle w:val="Table"/>
              <w:jc w:val="left"/>
            </w:pPr>
            <w:r>
              <w:t>Freedom House: Political Rights</w:t>
            </w:r>
          </w:p>
        </w:tc>
        <w:tc>
          <w:tcPr>
            <w:tcW w:w="2160" w:type="dxa"/>
            <w:vAlign w:val="center"/>
          </w:tcPr>
          <w:p w14:paraId="404103E9" w14:textId="754F7D92" w:rsidR="001240CD" w:rsidRDefault="000C6C88" w:rsidP="00F54A56">
            <w:pPr>
              <w:pStyle w:val="Table"/>
              <w:tabs>
                <w:tab w:val="decimal" w:pos="1004"/>
              </w:tabs>
              <w:jc w:val="both"/>
            </w:pPr>
            <w:r>
              <w:t>2.00</w:t>
            </w:r>
          </w:p>
        </w:tc>
        <w:tc>
          <w:tcPr>
            <w:tcW w:w="2160" w:type="dxa"/>
            <w:vAlign w:val="center"/>
          </w:tcPr>
          <w:p w14:paraId="193FE706" w14:textId="38029C2B" w:rsidR="001240CD" w:rsidRDefault="000C6C88" w:rsidP="00F54A56">
            <w:pPr>
              <w:pStyle w:val="Table"/>
              <w:tabs>
                <w:tab w:val="decimal" w:pos="1004"/>
              </w:tabs>
              <w:jc w:val="both"/>
            </w:pPr>
            <w:r>
              <w:t>2.31</w:t>
            </w:r>
          </w:p>
        </w:tc>
      </w:tr>
      <w:tr w:rsidR="001A3127" w14:paraId="0F62CED1" w14:textId="77777777" w:rsidTr="00F54A56">
        <w:trPr>
          <w:jc w:val="center"/>
        </w:trPr>
        <w:tc>
          <w:tcPr>
            <w:tcW w:w="4032" w:type="dxa"/>
            <w:vAlign w:val="center"/>
          </w:tcPr>
          <w:p w14:paraId="7C53D086" w14:textId="09324B16" w:rsidR="001A3127" w:rsidRPr="004A3BCE" w:rsidRDefault="001A3127" w:rsidP="00F54A56">
            <w:pPr>
              <w:pStyle w:val="Table"/>
              <w:jc w:val="left"/>
              <w:rPr>
                <w:lang w:val="es-AR"/>
              </w:rPr>
            </w:pPr>
            <w:r>
              <w:t>Freedom House: Civil Liberties</w:t>
            </w:r>
          </w:p>
        </w:tc>
        <w:tc>
          <w:tcPr>
            <w:tcW w:w="2160" w:type="dxa"/>
            <w:vAlign w:val="center"/>
          </w:tcPr>
          <w:p w14:paraId="3673A316" w14:textId="56064F77" w:rsidR="001A3127" w:rsidRDefault="000C6C88" w:rsidP="00F54A56">
            <w:pPr>
              <w:pStyle w:val="Table"/>
              <w:tabs>
                <w:tab w:val="decimal" w:pos="1004"/>
              </w:tabs>
              <w:jc w:val="both"/>
            </w:pPr>
            <w:r>
              <w:t>2.90</w:t>
            </w:r>
          </w:p>
        </w:tc>
        <w:tc>
          <w:tcPr>
            <w:tcW w:w="2160" w:type="dxa"/>
            <w:vAlign w:val="center"/>
          </w:tcPr>
          <w:p w14:paraId="0D4446F5" w14:textId="19CECCB4" w:rsidR="001A3127" w:rsidRDefault="000C6C88" w:rsidP="00F54A56">
            <w:pPr>
              <w:pStyle w:val="Table"/>
              <w:tabs>
                <w:tab w:val="decimal" w:pos="1004"/>
              </w:tabs>
              <w:jc w:val="both"/>
            </w:pPr>
            <w:r>
              <w:t>2.75</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0249DF08" w:rsidR="001240CD" w:rsidRDefault="000C6C88" w:rsidP="00F54A56">
            <w:pPr>
              <w:pStyle w:val="Table"/>
              <w:tabs>
                <w:tab w:val="decimal" w:pos="1004"/>
              </w:tabs>
              <w:jc w:val="both"/>
            </w:pPr>
            <w:r>
              <w:t>59.10</w:t>
            </w:r>
          </w:p>
        </w:tc>
        <w:tc>
          <w:tcPr>
            <w:tcW w:w="2160" w:type="dxa"/>
            <w:vAlign w:val="center"/>
          </w:tcPr>
          <w:p w14:paraId="3906F1C2" w14:textId="4F2EA894" w:rsidR="001240CD" w:rsidRDefault="000C6C88" w:rsidP="00F54A56">
            <w:pPr>
              <w:pStyle w:val="Table"/>
              <w:tabs>
                <w:tab w:val="decimal" w:pos="1004"/>
              </w:tabs>
              <w:jc w:val="both"/>
            </w:pPr>
            <w:r>
              <w:t>58.56</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2A59F890" w:rsidR="001240CD" w:rsidRDefault="000C6C88" w:rsidP="00F54A56">
            <w:pPr>
              <w:pStyle w:val="Table"/>
              <w:tabs>
                <w:tab w:val="decimal" w:pos="1004"/>
              </w:tabs>
              <w:jc w:val="both"/>
            </w:pPr>
            <w:r>
              <w:t>62.60</w:t>
            </w:r>
          </w:p>
        </w:tc>
        <w:tc>
          <w:tcPr>
            <w:tcW w:w="2160" w:type="dxa"/>
            <w:vAlign w:val="center"/>
          </w:tcPr>
          <w:p w14:paraId="2DAEFA7A" w14:textId="0FD79D66" w:rsidR="001240CD" w:rsidRDefault="00287371" w:rsidP="00F54A56">
            <w:pPr>
              <w:pStyle w:val="Table"/>
              <w:tabs>
                <w:tab w:val="decimal" w:pos="1004"/>
              </w:tabs>
              <w:jc w:val="both"/>
            </w:pPr>
            <w:r>
              <w:t>62.74</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425ED801" w:rsidR="00532BD3" w:rsidRDefault="00287371" w:rsidP="00F54A56">
            <w:pPr>
              <w:pStyle w:val="Table"/>
              <w:tabs>
                <w:tab w:val="decimal" w:pos="1004"/>
              </w:tabs>
              <w:jc w:val="both"/>
            </w:pPr>
            <w:r>
              <w:t>60.70</w:t>
            </w:r>
          </w:p>
        </w:tc>
        <w:tc>
          <w:tcPr>
            <w:tcW w:w="2160" w:type="dxa"/>
            <w:vAlign w:val="center"/>
          </w:tcPr>
          <w:p w14:paraId="55C0B06C" w14:textId="53A05C2A" w:rsidR="00532BD3" w:rsidRDefault="00287371" w:rsidP="00F54A56">
            <w:pPr>
              <w:pStyle w:val="Table"/>
              <w:tabs>
                <w:tab w:val="decimal" w:pos="1004"/>
              </w:tabs>
              <w:jc w:val="both"/>
            </w:pPr>
            <w:r>
              <w:t>60.59</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0C639E57" w:rsidR="001240CD" w:rsidRDefault="00287371" w:rsidP="00F54A56">
            <w:pPr>
              <w:pStyle w:val="Table"/>
              <w:tabs>
                <w:tab w:val="decimal" w:pos="1004"/>
              </w:tabs>
              <w:jc w:val="both"/>
            </w:pPr>
            <w:r>
              <w:t>60.90</w:t>
            </w:r>
          </w:p>
        </w:tc>
        <w:tc>
          <w:tcPr>
            <w:tcW w:w="2160" w:type="dxa"/>
            <w:tcBorders>
              <w:bottom w:val="single" w:sz="4" w:space="0" w:color="auto"/>
            </w:tcBorders>
            <w:vAlign w:val="center"/>
          </w:tcPr>
          <w:p w14:paraId="032F74FA" w14:textId="79864A7C" w:rsidR="001240CD" w:rsidRDefault="00287371" w:rsidP="00F54A56">
            <w:pPr>
              <w:pStyle w:val="Table"/>
              <w:tabs>
                <w:tab w:val="decimal" w:pos="1004"/>
              </w:tabs>
              <w:jc w:val="both"/>
            </w:pPr>
            <w:r>
              <w:t>60.92</w:t>
            </w:r>
          </w:p>
        </w:tc>
      </w:tr>
    </w:tbl>
    <w:p w14:paraId="1B499A16" w14:textId="77777777" w:rsidR="001240CD" w:rsidRDefault="001240CD" w:rsidP="003E6E36"/>
    <w:p w14:paraId="05046037" w14:textId="77777777" w:rsidR="001A66BA" w:rsidRDefault="001A66BA" w:rsidP="003E6E36"/>
    <w:p w14:paraId="5C807EBA" w14:textId="64C01D4F" w:rsidR="001A66BA" w:rsidRDefault="001A66BA" w:rsidP="001A66BA">
      <w:pPr>
        <w:pStyle w:val="Caption"/>
      </w:pPr>
      <w:bookmarkStart w:id="13" w:name="_Ref141446382"/>
      <w:r w:rsidRPr="00A9773B">
        <w:lastRenderedPageBreak/>
        <w:t xml:space="preserve">Figure </w:t>
      </w:r>
      <w:r w:rsidR="00615502">
        <w:fldChar w:fldCharType="begin"/>
      </w:r>
      <w:r w:rsidR="00615502">
        <w:instrText xml:space="preserve"> SEQ Figure \* ARABIC </w:instrText>
      </w:r>
      <w:r w:rsidR="00615502">
        <w:fldChar w:fldCharType="separate"/>
      </w:r>
      <w:r w:rsidR="0070163E">
        <w:rPr>
          <w:noProof/>
        </w:rPr>
        <w:t>6</w:t>
      </w:r>
      <w:r w:rsidR="00615502">
        <w:rPr>
          <w:noProof/>
        </w:rPr>
        <w:fldChar w:fldCharType="end"/>
      </w:r>
      <w:bookmarkEnd w:id="13"/>
      <w:r w:rsidRPr="00A9773B">
        <w:t xml:space="preserve">. </w:t>
      </w:r>
      <w:r>
        <w:t>Synthetic control: Venezuela</w:t>
      </w:r>
    </w:p>
    <w:p w14:paraId="11ECA362" w14:textId="3869ABF2" w:rsidR="003E6E36" w:rsidRDefault="001A66BA" w:rsidP="003E6E36">
      <w:r>
        <w:rPr>
          <w:noProof/>
        </w:rPr>
        <w:drawing>
          <wp:inline distT="0" distB="0" distL="0" distR="0" wp14:anchorId="48F627D9" wp14:editId="5B89BBAC">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64C0240D" w:rsidR="00A659BA" w:rsidRDefault="00A659BA" w:rsidP="00A659BA">
      <w:pPr>
        <w:pStyle w:val="Caption"/>
      </w:pPr>
      <w:bookmarkStart w:id="14" w:name="_Ref141446375"/>
      <w:r>
        <w:lastRenderedPageBreak/>
        <w:t xml:space="preserve">Table </w:t>
      </w:r>
      <w:r w:rsidR="00615502">
        <w:fldChar w:fldCharType="begin"/>
      </w:r>
      <w:r w:rsidR="00615502">
        <w:instrText xml:space="preserve"> SEQ Table \* ARABIC </w:instrText>
      </w:r>
      <w:r w:rsidR="00615502">
        <w:fldChar w:fldCharType="separate"/>
      </w:r>
      <w:r w:rsidR="0070163E">
        <w:rPr>
          <w:noProof/>
        </w:rPr>
        <w:t>13</w:t>
      </w:r>
      <w:r w:rsidR="00615502">
        <w:rPr>
          <w:noProof/>
        </w:rPr>
        <w:fldChar w:fldCharType="end"/>
      </w:r>
      <w:bookmarkEnd w:id="14"/>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72B858CC" w:rsidR="00A659BA" w:rsidRDefault="002F34B9" w:rsidP="00F54A56">
            <w:pPr>
              <w:pStyle w:val="Table"/>
              <w:tabs>
                <w:tab w:val="decimal" w:pos="896"/>
              </w:tabs>
              <w:jc w:val="both"/>
            </w:pPr>
            <w:r>
              <w:t>-2.633</w:t>
            </w:r>
          </w:p>
        </w:tc>
        <w:tc>
          <w:tcPr>
            <w:tcW w:w="2448" w:type="dxa"/>
            <w:tcBorders>
              <w:top w:val="single" w:sz="4" w:space="0" w:color="auto"/>
            </w:tcBorders>
          </w:tcPr>
          <w:p w14:paraId="12E4E9FF" w14:textId="62B761B3" w:rsidR="00A659BA" w:rsidRDefault="00494120" w:rsidP="00F54A56">
            <w:pPr>
              <w:pStyle w:val="Table"/>
            </w:pPr>
            <w:r>
              <w:t>.037</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2294423B" w:rsidR="00A659BA" w:rsidRDefault="00310F5E" w:rsidP="00F54A56">
            <w:pPr>
              <w:pStyle w:val="Table"/>
              <w:tabs>
                <w:tab w:val="decimal" w:pos="896"/>
              </w:tabs>
              <w:jc w:val="both"/>
            </w:pPr>
            <w:r>
              <w:t>-17.796</w:t>
            </w:r>
          </w:p>
        </w:tc>
        <w:tc>
          <w:tcPr>
            <w:tcW w:w="2448" w:type="dxa"/>
          </w:tcPr>
          <w:p w14:paraId="3BEF78A4" w14:textId="532BACD3" w:rsidR="00A659BA" w:rsidRDefault="00494120" w:rsidP="00F54A56">
            <w:pPr>
              <w:pStyle w:val="Table"/>
            </w:pPr>
            <w:r>
              <w:t>.000</w:t>
            </w:r>
          </w:p>
        </w:tc>
      </w:tr>
      <w:tr w:rsidR="00494120" w14:paraId="3E2E56C9" w14:textId="77777777" w:rsidTr="00F54A56">
        <w:trPr>
          <w:jc w:val="center"/>
        </w:trPr>
        <w:tc>
          <w:tcPr>
            <w:tcW w:w="1152" w:type="dxa"/>
          </w:tcPr>
          <w:p w14:paraId="6897AA82" w14:textId="1EA407FF" w:rsidR="00494120" w:rsidRDefault="00494120" w:rsidP="00494120">
            <w:pPr>
              <w:pStyle w:val="Table"/>
            </w:pPr>
            <w:r>
              <w:t>2000</w:t>
            </w:r>
          </w:p>
        </w:tc>
        <w:tc>
          <w:tcPr>
            <w:tcW w:w="2448" w:type="dxa"/>
          </w:tcPr>
          <w:p w14:paraId="1D751C2A" w14:textId="0CBE3EEB" w:rsidR="00494120" w:rsidRDefault="00494120" w:rsidP="00494120">
            <w:pPr>
              <w:pStyle w:val="Table"/>
              <w:tabs>
                <w:tab w:val="decimal" w:pos="896"/>
              </w:tabs>
              <w:jc w:val="both"/>
            </w:pPr>
            <w:r>
              <w:t>-33.514</w:t>
            </w:r>
          </w:p>
        </w:tc>
        <w:tc>
          <w:tcPr>
            <w:tcW w:w="2448" w:type="dxa"/>
          </w:tcPr>
          <w:p w14:paraId="30C6300E" w14:textId="509DD726" w:rsidR="00494120" w:rsidRDefault="00494120" w:rsidP="00494120">
            <w:pPr>
              <w:pStyle w:val="Table"/>
            </w:pPr>
            <w:r w:rsidRPr="00254603">
              <w:t>.000</w:t>
            </w:r>
          </w:p>
        </w:tc>
      </w:tr>
      <w:tr w:rsidR="00494120" w14:paraId="68582368" w14:textId="77777777" w:rsidTr="00F54A56">
        <w:trPr>
          <w:jc w:val="center"/>
        </w:trPr>
        <w:tc>
          <w:tcPr>
            <w:tcW w:w="1152" w:type="dxa"/>
          </w:tcPr>
          <w:p w14:paraId="12C444B9" w14:textId="713FD1A8" w:rsidR="00494120" w:rsidRDefault="00494120" w:rsidP="00494120">
            <w:pPr>
              <w:pStyle w:val="Table"/>
            </w:pPr>
            <w:r>
              <w:t>2001</w:t>
            </w:r>
          </w:p>
        </w:tc>
        <w:tc>
          <w:tcPr>
            <w:tcW w:w="2448" w:type="dxa"/>
          </w:tcPr>
          <w:p w14:paraId="0E8D2FAC" w14:textId="3CBFC30D" w:rsidR="00494120" w:rsidRDefault="00494120" w:rsidP="00494120">
            <w:pPr>
              <w:pStyle w:val="Table"/>
              <w:tabs>
                <w:tab w:val="decimal" w:pos="896"/>
              </w:tabs>
              <w:jc w:val="both"/>
            </w:pPr>
            <w:r>
              <w:t>-40.003</w:t>
            </w:r>
          </w:p>
        </w:tc>
        <w:tc>
          <w:tcPr>
            <w:tcW w:w="2448" w:type="dxa"/>
          </w:tcPr>
          <w:p w14:paraId="596A9161" w14:textId="5253BB9F" w:rsidR="00494120" w:rsidRDefault="00494120" w:rsidP="00494120">
            <w:pPr>
              <w:pStyle w:val="Table"/>
            </w:pPr>
            <w:r w:rsidRPr="00254603">
              <w:t>.000</w:t>
            </w:r>
          </w:p>
        </w:tc>
      </w:tr>
      <w:tr w:rsidR="00494120" w14:paraId="594A883A" w14:textId="77777777" w:rsidTr="00F54A56">
        <w:trPr>
          <w:jc w:val="center"/>
        </w:trPr>
        <w:tc>
          <w:tcPr>
            <w:tcW w:w="1152" w:type="dxa"/>
          </w:tcPr>
          <w:p w14:paraId="18533F93" w14:textId="75D1B551" w:rsidR="00494120" w:rsidRDefault="00494120" w:rsidP="00494120">
            <w:pPr>
              <w:pStyle w:val="Table"/>
            </w:pPr>
            <w:r>
              <w:t>2002</w:t>
            </w:r>
          </w:p>
        </w:tc>
        <w:tc>
          <w:tcPr>
            <w:tcW w:w="2448" w:type="dxa"/>
          </w:tcPr>
          <w:p w14:paraId="4CBAA85E" w14:textId="652D1795" w:rsidR="00494120" w:rsidRDefault="00494120" w:rsidP="00494120">
            <w:pPr>
              <w:pStyle w:val="Table"/>
              <w:tabs>
                <w:tab w:val="decimal" w:pos="896"/>
              </w:tabs>
              <w:jc w:val="both"/>
            </w:pPr>
            <w:r>
              <w:t>-44.274</w:t>
            </w:r>
          </w:p>
        </w:tc>
        <w:tc>
          <w:tcPr>
            <w:tcW w:w="2448" w:type="dxa"/>
          </w:tcPr>
          <w:p w14:paraId="2FDA004E" w14:textId="7151B566" w:rsidR="00494120" w:rsidRDefault="00494120" w:rsidP="00494120">
            <w:pPr>
              <w:pStyle w:val="Table"/>
            </w:pPr>
            <w:r w:rsidRPr="00254603">
              <w:t>.000</w:t>
            </w:r>
          </w:p>
        </w:tc>
      </w:tr>
      <w:tr w:rsidR="00494120" w14:paraId="6B9158D7" w14:textId="77777777" w:rsidTr="00F54A56">
        <w:trPr>
          <w:jc w:val="center"/>
        </w:trPr>
        <w:tc>
          <w:tcPr>
            <w:tcW w:w="1152" w:type="dxa"/>
          </w:tcPr>
          <w:p w14:paraId="1B58F562" w14:textId="2070E12D" w:rsidR="00494120" w:rsidRDefault="00494120" w:rsidP="00494120">
            <w:pPr>
              <w:pStyle w:val="Table"/>
            </w:pPr>
            <w:r>
              <w:t>2003</w:t>
            </w:r>
          </w:p>
        </w:tc>
        <w:tc>
          <w:tcPr>
            <w:tcW w:w="2448" w:type="dxa"/>
          </w:tcPr>
          <w:p w14:paraId="3ECA820D" w14:textId="07FA355D" w:rsidR="00494120" w:rsidRDefault="00494120" w:rsidP="00494120">
            <w:pPr>
              <w:pStyle w:val="Table"/>
              <w:tabs>
                <w:tab w:val="decimal" w:pos="896"/>
              </w:tabs>
              <w:jc w:val="both"/>
            </w:pPr>
            <w:r>
              <w:t>-44.859</w:t>
            </w:r>
          </w:p>
        </w:tc>
        <w:tc>
          <w:tcPr>
            <w:tcW w:w="2448" w:type="dxa"/>
          </w:tcPr>
          <w:p w14:paraId="79EBF134" w14:textId="66A906CF" w:rsidR="00494120" w:rsidRDefault="00494120" w:rsidP="00494120">
            <w:pPr>
              <w:pStyle w:val="Table"/>
            </w:pPr>
            <w:r w:rsidRPr="00254603">
              <w:t>.000</w:t>
            </w:r>
          </w:p>
        </w:tc>
      </w:tr>
      <w:tr w:rsidR="00494120" w14:paraId="6F4A0613" w14:textId="77777777" w:rsidTr="00F54A56">
        <w:trPr>
          <w:jc w:val="center"/>
        </w:trPr>
        <w:tc>
          <w:tcPr>
            <w:tcW w:w="1152" w:type="dxa"/>
          </w:tcPr>
          <w:p w14:paraId="420A212C" w14:textId="0DC2C3AF" w:rsidR="00494120" w:rsidRDefault="00494120" w:rsidP="00494120">
            <w:pPr>
              <w:pStyle w:val="Table"/>
            </w:pPr>
            <w:r>
              <w:t>2004</w:t>
            </w:r>
          </w:p>
        </w:tc>
        <w:tc>
          <w:tcPr>
            <w:tcW w:w="2448" w:type="dxa"/>
          </w:tcPr>
          <w:p w14:paraId="19A77293" w14:textId="204CAD73" w:rsidR="00494120" w:rsidRDefault="00494120" w:rsidP="00494120">
            <w:pPr>
              <w:pStyle w:val="Table"/>
              <w:tabs>
                <w:tab w:val="decimal" w:pos="896"/>
              </w:tabs>
              <w:jc w:val="both"/>
            </w:pPr>
            <w:r>
              <w:t>-47.552</w:t>
            </w:r>
          </w:p>
        </w:tc>
        <w:tc>
          <w:tcPr>
            <w:tcW w:w="2448" w:type="dxa"/>
          </w:tcPr>
          <w:p w14:paraId="47E31FDC" w14:textId="7D771DAB" w:rsidR="00494120" w:rsidRDefault="00494120" w:rsidP="00494120">
            <w:pPr>
              <w:pStyle w:val="Table"/>
            </w:pPr>
            <w:r w:rsidRPr="00254603">
              <w:t>.000</w:t>
            </w:r>
          </w:p>
        </w:tc>
      </w:tr>
      <w:tr w:rsidR="00494120" w14:paraId="5571A65B" w14:textId="77777777" w:rsidTr="00F54A56">
        <w:trPr>
          <w:jc w:val="center"/>
        </w:trPr>
        <w:tc>
          <w:tcPr>
            <w:tcW w:w="1152" w:type="dxa"/>
          </w:tcPr>
          <w:p w14:paraId="05D7E7DD" w14:textId="3038FBA9" w:rsidR="00494120" w:rsidRDefault="00494120" w:rsidP="00494120">
            <w:pPr>
              <w:pStyle w:val="Table"/>
            </w:pPr>
            <w:r>
              <w:t>2005</w:t>
            </w:r>
          </w:p>
        </w:tc>
        <w:tc>
          <w:tcPr>
            <w:tcW w:w="2448" w:type="dxa"/>
          </w:tcPr>
          <w:p w14:paraId="46E6BE8F" w14:textId="4068C034" w:rsidR="00494120" w:rsidRDefault="00494120" w:rsidP="00494120">
            <w:pPr>
              <w:pStyle w:val="Table"/>
              <w:tabs>
                <w:tab w:val="decimal" w:pos="896"/>
              </w:tabs>
              <w:jc w:val="both"/>
            </w:pPr>
            <w:r>
              <w:t>-51.664</w:t>
            </w:r>
          </w:p>
        </w:tc>
        <w:tc>
          <w:tcPr>
            <w:tcW w:w="2448" w:type="dxa"/>
          </w:tcPr>
          <w:p w14:paraId="1D295369" w14:textId="5DBA2D98" w:rsidR="00494120" w:rsidRDefault="00494120" w:rsidP="00494120">
            <w:pPr>
              <w:pStyle w:val="Table"/>
            </w:pPr>
            <w:r w:rsidRPr="00254603">
              <w:t>.000</w:t>
            </w:r>
          </w:p>
        </w:tc>
      </w:tr>
      <w:tr w:rsidR="00494120" w14:paraId="10FAEB00" w14:textId="77777777" w:rsidTr="00F54A56">
        <w:trPr>
          <w:jc w:val="center"/>
        </w:trPr>
        <w:tc>
          <w:tcPr>
            <w:tcW w:w="1152" w:type="dxa"/>
          </w:tcPr>
          <w:p w14:paraId="0407C847" w14:textId="7B66ACCF" w:rsidR="00494120" w:rsidRDefault="00494120" w:rsidP="00494120">
            <w:pPr>
              <w:pStyle w:val="Table"/>
            </w:pPr>
            <w:r>
              <w:t>2006</w:t>
            </w:r>
          </w:p>
        </w:tc>
        <w:tc>
          <w:tcPr>
            <w:tcW w:w="2448" w:type="dxa"/>
          </w:tcPr>
          <w:p w14:paraId="399B0FC1" w14:textId="4B243A6D" w:rsidR="00494120" w:rsidRDefault="00494120" w:rsidP="00494120">
            <w:pPr>
              <w:pStyle w:val="Table"/>
              <w:tabs>
                <w:tab w:val="decimal" w:pos="896"/>
              </w:tabs>
              <w:jc w:val="both"/>
            </w:pPr>
            <w:r>
              <w:t>-53.241</w:t>
            </w:r>
          </w:p>
        </w:tc>
        <w:tc>
          <w:tcPr>
            <w:tcW w:w="2448" w:type="dxa"/>
          </w:tcPr>
          <w:p w14:paraId="0CB82F4A" w14:textId="4A73FF74" w:rsidR="00494120" w:rsidRDefault="00494120" w:rsidP="00494120">
            <w:pPr>
              <w:pStyle w:val="Table"/>
            </w:pPr>
            <w:r w:rsidRPr="00254603">
              <w:t>.000</w:t>
            </w:r>
          </w:p>
        </w:tc>
      </w:tr>
      <w:tr w:rsidR="00494120" w14:paraId="1C0C27F8" w14:textId="77777777" w:rsidTr="00F54A56">
        <w:trPr>
          <w:jc w:val="center"/>
        </w:trPr>
        <w:tc>
          <w:tcPr>
            <w:tcW w:w="1152" w:type="dxa"/>
            <w:tcBorders>
              <w:bottom w:val="single" w:sz="4" w:space="0" w:color="auto"/>
            </w:tcBorders>
          </w:tcPr>
          <w:p w14:paraId="05160C8F" w14:textId="787300A6" w:rsidR="00494120" w:rsidRDefault="00494120" w:rsidP="00494120">
            <w:pPr>
              <w:pStyle w:val="Table"/>
            </w:pPr>
            <w:r>
              <w:t>2007</w:t>
            </w:r>
          </w:p>
        </w:tc>
        <w:tc>
          <w:tcPr>
            <w:tcW w:w="2448" w:type="dxa"/>
            <w:tcBorders>
              <w:bottom w:val="single" w:sz="4" w:space="0" w:color="auto"/>
            </w:tcBorders>
          </w:tcPr>
          <w:p w14:paraId="39EC8E36" w14:textId="0B529633" w:rsidR="00494120" w:rsidRDefault="00494120" w:rsidP="00494120">
            <w:pPr>
              <w:pStyle w:val="Table"/>
              <w:tabs>
                <w:tab w:val="decimal" w:pos="896"/>
              </w:tabs>
              <w:jc w:val="both"/>
            </w:pPr>
            <w:r>
              <w:t>-53.662</w:t>
            </w:r>
          </w:p>
        </w:tc>
        <w:tc>
          <w:tcPr>
            <w:tcW w:w="2448" w:type="dxa"/>
            <w:tcBorders>
              <w:bottom w:val="single" w:sz="4" w:space="0" w:color="auto"/>
            </w:tcBorders>
          </w:tcPr>
          <w:p w14:paraId="4318734D" w14:textId="5F1BD9CF" w:rsidR="00494120" w:rsidRDefault="00494120" w:rsidP="00494120">
            <w:pPr>
              <w:pStyle w:val="Table"/>
            </w:pPr>
            <w:r w:rsidRPr="00254603">
              <w:t>.000</w:t>
            </w:r>
          </w:p>
        </w:tc>
      </w:tr>
    </w:tbl>
    <w:p w14:paraId="680BAC1E" w14:textId="3332CB62" w:rsidR="003E6E36" w:rsidRDefault="00F84076" w:rsidP="00F84076">
      <w:pPr>
        <w:pStyle w:val="Heading2"/>
      </w:pPr>
      <w:r>
        <w:t>Summary results</w:t>
      </w:r>
    </w:p>
    <w:p w14:paraId="0709CB11" w14:textId="03442E02" w:rsidR="00B1236C" w:rsidRDefault="00B1236C" w:rsidP="004431C2">
      <w:r>
        <w:t>The SCA approach allows us to compare</w:t>
      </w:r>
      <w:r w:rsidR="00AA259A">
        <w:t xml:space="preserve"> the populist damage to liberal democracy with its counterfactual value. This gives a more accurate assessment of the impact these populist regimes had on their countries that comparing their lower liberal-democracy index with the initial value of said index. Recall that SCA estimates that in three out of five of these countries </w:t>
      </w:r>
      <w:proofErr w:type="gramStart"/>
      <w:r w:rsidR="00AA259A">
        <w:t>liberal-democracy</w:t>
      </w:r>
      <w:proofErr w:type="gramEnd"/>
      <w:r w:rsidR="00AA259A">
        <w:t xml:space="preserve"> should have increased significantly.</w:t>
      </w:r>
      <w:r w:rsidR="00050A9D">
        <w:t xml:space="preserve"> The only exception is Bolivia, where the SCA estimates a decline in </w:t>
      </w:r>
      <w:r w:rsidR="00C6723F">
        <w:t>what would have happened to the liberal-democracy index.</w:t>
      </w:r>
    </w:p>
    <w:p w14:paraId="5F8D49C0" w14:textId="0AA47128" w:rsidR="00C6723F" w:rsidRDefault="00C6723F" w:rsidP="004431C2">
      <w:r>
        <w:t>T</w:t>
      </w:r>
      <w:r w:rsidR="00217285">
        <w:t xml:space="preserve">able 14 shows the value of </w:t>
      </w:r>
      <w:proofErr w:type="gramStart"/>
      <w:r w:rsidR="00217285">
        <w:t>liberal-democracy</w:t>
      </w:r>
      <w:proofErr w:type="gramEnd"/>
      <w:r w:rsidR="00217285">
        <w:t xml:space="preserve"> the year before the populist shock, the lowest value attained under their populist regimes, the SCA counterfactual for the same year, and the spread between the last two. This last value measures the maxim</w:t>
      </w:r>
      <w:r w:rsidR="0065551F">
        <w:t>u</w:t>
      </w:r>
      <w:r w:rsidR="00217285">
        <w:t xml:space="preserve">m institutional damage </w:t>
      </w:r>
      <w:r w:rsidR="0065551F">
        <w:t>for each country.</w:t>
      </w:r>
    </w:p>
    <w:p w14:paraId="6AEFD814" w14:textId="6DA33540" w:rsidR="00C4020F" w:rsidRDefault="00C4020F" w:rsidP="00AA259A">
      <w:pPr>
        <w:pStyle w:val="Caption"/>
      </w:pPr>
      <w:r>
        <w:lastRenderedPageBreak/>
        <w:t xml:space="preserve">Table </w:t>
      </w:r>
      <w:r w:rsidR="00615502">
        <w:fldChar w:fldCharType="begin"/>
      </w:r>
      <w:r w:rsidR="00615502">
        <w:instrText xml:space="preserve"> SEQ Table \* ARABIC </w:instrText>
      </w:r>
      <w:r w:rsidR="00615502">
        <w:fldChar w:fldCharType="separate"/>
      </w:r>
      <w:r w:rsidR="00217285">
        <w:rPr>
          <w:noProof/>
        </w:rPr>
        <w:t>14</w:t>
      </w:r>
      <w:r w:rsidR="00615502">
        <w:rPr>
          <w:noProof/>
        </w:rPr>
        <w:fldChar w:fldCharType="end"/>
      </w:r>
      <w:r>
        <w:t>. Summary liberal-democracy results</w:t>
      </w:r>
    </w:p>
    <w:tbl>
      <w:tblPr>
        <w:tblStyle w:val="TableGrid"/>
        <w:tblW w:w="94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582"/>
        <w:gridCol w:w="1651"/>
        <w:gridCol w:w="1651"/>
        <w:gridCol w:w="1787"/>
        <w:gridCol w:w="1440"/>
      </w:tblGrid>
      <w:tr w:rsidR="000113A3" w:rsidRPr="004565C0" w14:paraId="4609A1EF" w14:textId="7DE0B1D5" w:rsidTr="00F061EC">
        <w:trPr>
          <w:trHeight w:val="432"/>
          <w:jc w:val="center"/>
        </w:trPr>
        <w:tc>
          <w:tcPr>
            <w:tcW w:w="1296" w:type="dxa"/>
            <w:tcBorders>
              <w:bottom w:val="single" w:sz="4" w:space="0" w:color="auto"/>
            </w:tcBorders>
            <w:vAlign w:val="bottom"/>
          </w:tcPr>
          <w:p w14:paraId="52E25F8D" w14:textId="6851E842" w:rsidR="000113A3" w:rsidRPr="004565C0" w:rsidRDefault="000113A3" w:rsidP="00AA259A">
            <w:pPr>
              <w:pStyle w:val="Table"/>
              <w:keepNext/>
              <w:jc w:val="left"/>
              <w:rPr>
                <w:sz w:val="22"/>
                <w:szCs w:val="18"/>
              </w:rPr>
            </w:pPr>
            <w:r w:rsidRPr="004565C0">
              <w:rPr>
                <w:sz w:val="22"/>
                <w:szCs w:val="18"/>
              </w:rPr>
              <w:t>Country</w:t>
            </w:r>
          </w:p>
        </w:tc>
        <w:tc>
          <w:tcPr>
            <w:tcW w:w="1582" w:type="dxa"/>
            <w:tcBorders>
              <w:bottom w:val="single" w:sz="4" w:space="0" w:color="auto"/>
            </w:tcBorders>
            <w:vAlign w:val="bottom"/>
          </w:tcPr>
          <w:p w14:paraId="5CFC994E" w14:textId="129D788D" w:rsidR="000113A3" w:rsidRPr="004565C0" w:rsidRDefault="000113A3" w:rsidP="00AA259A">
            <w:pPr>
              <w:pStyle w:val="Table"/>
              <w:keepNext/>
              <w:jc w:val="right"/>
              <w:rPr>
                <w:sz w:val="22"/>
                <w:szCs w:val="18"/>
              </w:rPr>
            </w:pPr>
            <w:r w:rsidRPr="004565C0">
              <w:rPr>
                <w:sz w:val="22"/>
                <w:szCs w:val="18"/>
              </w:rPr>
              <w:t>Year of populist shock</w:t>
            </w:r>
          </w:p>
        </w:tc>
        <w:tc>
          <w:tcPr>
            <w:tcW w:w="1651" w:type="dxa"/>
            <w:tcBorders>
              <w:bottom w:val="single" w:sz="4" w:space="0" w:color="auto"/>
            </w:tcBorders>
            <w:vAlign w:val="bottom"/>
          </w:tcPr>
          <w:p w14:paraId="517876DE" w14:textId="474A76B3" w:rsidR="000113A3" w:rsidRPr="004565C0" w:rsidRDefault="000113A3" w:rsidP="00AA259A">
            <w:pPr>
              <w:pStyle w:val="Table"/>
              <w:keepNext/>
              <w:jc w:val="right"/>
              <w:rPr>
                <w:sz w:val="22"/>
                <w:szCs w:val="18"/>
              </w:rPr>
            </w:pPr>
            <w:r w:rsidRPr="004565C0">
              <w:rPr>
                <w:sz w:val="22"/>
                <w:szCs w:val="18"/>
              </w:rPr>
              <w:t xml:space="preserve">Initial </w:t>
            </w:r>
            <w:proofErr w:type="gramStart"/>
            <w:r w:rsidRPr="004565C0">
              <w:rPr>
                <w:sz w:val="22"/>
                <w:szCs w:val="18"/>
              </w:rPr>
              <w:t>liberal-democracy</w:t>
            </w:r>
            <w:proofErr w:type="gramEnd"/>
            <w:r w:rsidRPr="004565C0">
              <w:rPr>
                <w:sz w:val="22"/>
                <w:szCs w:val="18"/>
              </w:rPr>
              <w:t xml:space="preserve"> </w:t>
            </w:r>
          </w:p>
        </w:tc>
        <w:tc>
          <w:tcPr>
            <w:tcW w:w="1651" w:type="dxa"/>
            <w:tcBorders>
              <w:bottom w:val="single" w:sz="4" w:space="0" w:color="auto"/>
            </w:tcBorders>
            <w:vAlign w:val="bottom"/>
          </w:tcPr>
          <w:p w14:paraId="157509E7" w14:textId="3F237E4A" w:rsidR="000113A3" w:rsidRPr="004565C0" w:rsidRDefault="000113A3" w:rsidP="00AA259A">
            <w:pPr>
              <w:pStyle w:val="Table"/>
              <w:keepNext/>
              <w:jc w:val="right"/>
              <w:rPr>
                <w:sz w:val="22"/>
                <w:szCs w:val="18"/>
              </w:rPr>
            </w:pPr>
            <w:r w:rsidRPr="004565C0">
              <w:rPr>
                <w:sz w:val="22"/>
                <w:szCs w:val="18"/>
              </w:rPr>
              <w:t>Lowest liberal-democracy</w:t>
            </w:r>
          </w:p>
        </w:tc>
        <w:tc>
          <w:tcPr>
            <w:tcW w:w="1787" w:type="dxa"/>
            <w:tcBorders>
              <w:bottom w:val="single" w:sz="4" w:space="0" w:color="auto"/>
            </w:tcBorders>
            <w:vAlign w:val="bottom"/>
          </w:tcPr>
          <w:p w14:paraId="6BC56000" w14:textId="149B37F4" w:rsidR="000113A3" w:rsidRPr="004565C0" w:rsidRDefault="000113A3" w:rsidP="00AA259A">
            <w:pPr>
              <w:pStyle w:val="Table"/>
              <w:keepNext/>
              <w:jc w:val="right"/>
              <w:rPr>
                <w:sz w:val="22"/>
                <w:szCs w:val="18"/>
              </w:rPr>
            </w:pPr>
            <w:r w:rsidRPr="004565C0">
              <w:rPr>
                <w:sz w:val="22"/>
                <w:szCs w:val="18"/>
              </w:rPr>
              <w:t>Synthetic liberal democracy</w:t>
            </w:r>
          </w:p>
        </w:tc>
        <w:tc>
          <w:tcPr>
            <w:tcW w:w="1440" w:type="dxa"/>
            <w:tcBorders>
              <w:bottom w:val="single" w:sz="4" w:space="0" w:color="auto"/>
            </w:tcBorders>
            <w:vAlign w:val="bottom"/>
          </w:tcPr>
          <w:p w14:paraId="30134625" w14:textId="2C3C2CD5" w:rsidR="000113A3" w:rsidRPr="004565C0" w:rsidRDefault="000113A3" w:rsidP="00AA259A">
            <w:pPr>
              <w:pStyle w:val="Table"/>
              <w:keepNext/>
              <w:jc w:val="right"/>
              <w:rPr>
                <w:sz w:val="22"/>
                <w:szCs w:val="18"/>
              </w:rPr>
            </w:pPr>
            <w:r w:rsidRPr="004565C0">
              <w:rPr>
                <w:sz w:val="22"/>
                <w:szCs w:val="18"/>
              </w:rPr>
              <w:t>Spread</w:t>
            </w:r>
          </w:p>
        </w:tc>
      </w:tr>
      <w:tr w:rsidR="000113A3" w:rsidRPr="004565C0" w14:paraId="1D8F28EE" w14:textId="3E85735C" w:rsidTr="00F061EC">
        <w:trPr>
          <w:trHeight w:val="432"/>
          <w:jc w:val="center"/>
        </w:trPr>
        <w:tc>
          <w:tcPr>
            <w:tcW w:w="1296" w:type="dxa"/>
            <w:tcBorders>
              <w:top w:val="single" w:sz="4" w:space="0" w:color="auto"/>
            </w:tcBorders>
            <w:vAlign w:val="center"/>
          </w:tcPr>
          <w:p w14:paraId="7A961E72" w14:textId="24B76C39" w:rsidR="000113A3" w:rsidRPr="004565C0" w:rsidRDefault="000113A3" w:rsidP="00AA259A">
            <w:pPr>
              <w:pStyle w:val="Table"/>
              <w:keepNext/>
              <w:jc w:val="left"/>
              <w:rPr>
                <w:sz w:val="22"/>
                <w:szCs w:val="18"/>
              </w:rPr>
            </w:pPr>
            <w:r w:rsidRPr="004565C0">
              <w:rPr>
                <w:sz w:val="22"/>
                <w:szCs w:val="18"/>
              </w:rPr>
              <w:t>Argentina</w:t>
            </w:r>
          </w:p>
        </w:tc>
        <w:tc>
          <w:tcPr>
            <w:tcW w:w="1582" w:type="dxa"/>
            <w:tcBorders>
              <w:top w:val="single" w:sz="4" w:space="0" w:color="auto"/>
            </w:tcBorders>
            <w:vAlign w:val="center"/>
          </w:tcPr>
          <w:p w14:paraId="5FA3D8B2" w14:textId="2A128EF0" w:rsidR="000113A3" w:rsidRPr="004565C0" w:rsidRDefault="000113A3" w:rsidP="00AA259A">
            <w:pPr>
              <w:pStyle w:val="Table"/>
              <w:keepNext/>
              <w:jc w:val="right"/>
              <w:rPr>
                <w:sz w:val="22"/>
                <w:szCs w:val="18"/>
              </w:rPr>
            </w:pPr>
            <w:r w:rsidRPr="004565C0">
              <w:rPr>
                <w:sz w:val="22"/>
                <w:szCs w:val="18"/>
              </w:rPr>
              <w:t>2003</w:t>
            </w:r>
          </w:p>
        </w:tc>
        <w:tc>
          <w:tcPr>
            <w:tcW w:w="1651" w:type="dxa"/>
            <w:tcBorders>
              <w:top w:val="single" w:sz="4" w:space="0" w:color="auto"/>
            </w:tcBorders>
            <w:vAlign w:val="center"/>
          </w:tcPr>
          <w:p w14:paraId="6C1AE656" w14:textId="7F2C4018" w:rsidR="000113A3" w:rsidRPr="004565C0" w:rsidRDefault="000113A3" w:rsidP="00AA259A">
            <w:pPr>
              <w:pStyle w:val="Table"/>
              <w:keepNext/>
              <w:jc w:val="right"/>
              <w:rPr>
                <w:sz w:val="22"/>
                <w:szCs w:val="18"/>
              </w:rPr>
            </w:pPr>
            <w:r w:rsidRPr="004565C0">
              <w:rPr>
                <w:sz w:val="22"/>
                <w:szCs w:val="18"/>
              </w:rPr>
              <w:t>65.9</w:t>
            </w:r>
          </w:p>
        </w:tc>
        <w:tc>
          <w:tcPr>
            <w:tcW w:w="1651" w:type="dxa"/>
            <w:tcBorders>
              <w:top w:val="single" w:sz="4" w:space="0" w:color="auto"/>
            </w:tcBorders>
            <w:vAlign w:val="center"/>
          </w:tcPr>
          <w:p w14:paraId="5F0352DF" w14:textId="72030A32" w:rsidR="000113A3" w:rsidRPr="004565C0" w:rsidRDefault="000113A3" w:rsidP="00AA259A">
            <w:pPr>
              <w:pStyle w:val="Table"/>
              <w:keepNext/>
              <w:jc w:val="right"/>
              <w:rPr>
                <w:sz w:val="22"/>
                <w:szCs w:val="18"/>
              </w:rPr>
            </w:pPr>
            <w:r w:rsidRPr="004565C0">
              <w:rPr>
                <w:sz w:val="22"/>
                <w:szCs w:val="18"/>
              </w:rPr>
              <w:t>60.1</w:t>
            </w:r>
          </w:p>
        </w:tc>
        <w:tc>
          <w:tcPr>
            <w:tcW w:w="1787" w:type="dxa"/>
            <w:tcBorders>
              <w:top w:val="single" w:sz="4" w:space="0" w:color="auto"/>
            </w:tcBorders>
            <w:vAlign w:val="center"/>
          </w:tcPr>
          <w:p w14:paraId="32E13E80" w14:textId="124E2161" w:rsidR="000113A3" w:rsidRPr="004565C0" w:rsidRDefault="000113A3" w:rsidP="00AA259A">
            <w:pPr>
              <w:pStyle w:val="Table"/>
              <w:keepNext/>
              <w:jc w:val="right"/>
              <w:rPr>
                <w:sz w:val="22"/>
                <w:szCs w:val="18"/>
              </w:rPr>
            </w:pPr>
            <w:r w:rsidRPr="004565C0">
              <w:rPr>
                <w:sz w:val="22"/>
                <w:szCs w:val="18"/>
              </w:rPr>
              <w:t>70.</w:t>
            </w:r>
            <w:r w:rsidR="008A4E77" w:rsidRPr="004565C0">
              <w:rPr>
                <w:sz w:val="22"/>
                <w:szCs w:val="18"/>
              </w:rPr>
              <w:t>3</w:t>
            </w:r>
          </w:p>
        </w:tc>
        <w:tc>
          <w:tcPr>
            <w:tcW w:w="1440" w:type="dxa"/>
            <w:tcBorders>
              <w:top w:val="single" w:sz="4" w:space="0" w:color="auto"/>
            </w:tcBorders>
            <w:vAlign w:val="center"/>
          </w:tcPr>
          <w:p w14:paraId="20A778E0" w14:textId="31A72FBB" w:rsidR="000113A3" w:rsidRPr="004565C0" w:rsidRDefault="008A4E77" w:rsidP="00AA259A">
            <w:pPr>
              <w:pStyle w:val="Table"/>
              <w:keepNext/>
              <w:jc w:val="right"/>
              <w:rPr>
                <w:sz w:val="22"/>
                <w:szCs w:val="18"/>
              </w:rPr>
            </w:pPr>
            <w:r w:rsidRPr="004565C0">
              <w:rPr>
                <w:sz w:val="22"/>
                <w:szCs w:val="18"/>
              </w:rPr>
              <w:t>-10.2</w:t>
            </w:r>
          </w:p>
        </w:tc>
      </w:tr>
      <w:tr w:rsidR="000113A3" w:rsidRPr="004565C0" w14:paraId="0BFDE917" w14:textId="00D0BE74" w:rsidTr="00F061EC">
        <w:trPr>
          <w:trHeight w:val="432"/>
          <w:jc w:val="center"/>
        </w:trPr>
        <w:tc>
          <w:tcPr>
            <w:tcW w:w="1296" w:type="dxa"/>
            <w:vAlign w:val="center"/>
          </w:tcPr>
          <w:p w14:paraId="1821E5DD" w14:textId="3B5EC179" w:rsidR="000113A3" w:rsidRPr="004565C0" w:rsidRDefault="000113A3" w:rsidP="00AA259A">
            <w:pPr>
              <w:pStyle w:val="Table"/>
              <w:keepNext/>
              <w:jc w:val="left"/>
              <w:rPr>
                <w:sz w:val="22"/>
                <w:szCs w:val="18"/>
              </w:rPr>
            </w:pPr>
            <w:r w:rsidRPr="004565C0">
              <w:rPr>
                <w:sz w:val="22"/>
                <w:szCs w:val="18"/>
              </w:rPr>
              <w:t>Bolivia</w:t>
            </w:r>
          </w:p>
        </w:tc>
        <w:tc>
          <w:tcPr>
            <w:tcW w:w="1582" w:type="dxa"/>
            <w:vAlign w:val="center"/>
          </w:tcPr>
          <w:p w14:paraId="40FCD543" w14:textId="40ACC985" w:rsidR="000113A3" w:rsidRPr="004565C0" w:rsidRDefault="000113A3" w:rsidP="00AA259A">
            <w:pPr>
              <w:pStyle w:val="Table"/>
              <w:keepNext/>
              <w:jc w:val="right"/>
              <w:rPr>
                <w:sz w:val="22"/>
                <w:szCs w:val="18"/>
              </w:rPr>
            </w:pPr>
            <w:r w:rsidRPr="004565C0">
              <w:rPr>
                <w:sz w:val="22"/>
                <w:szCs w:val="18"/>
              </w:rPr>
              <w:t>2005</w:t>
            </w:r>
          </w:p>
        </w:tc>
        <w:tc>
          <w:tcPr>
            <w:tcW w:w="1651" w:type="dxa"/>
            <w:vAlign w:val="center"/>
          </w:tcPr>
          <w:p w14:paraId="677C19FD" w14:textId="7093A60E" w:rsidR="000113A3" w:rsidRPr="004565C0" w:rsidRDefault="000113A3" w:rsidP="00AA259A">
            <w:pPr>
              <w:pStyle w:val="Table"/>
              <w:keepNext/>
              <w:jc w:val="right"/>
              <w:rPr>
                <w:sz w:val="22"/>
                <w:szCs w:val="18"/>
              </w:rPr>
            </w:pPr>
            <w:r w:rsidRPr="004565C0">
              <w:rPr>
                <w:sz w:val="22"/>
                <w:szCs w:val="18"/>
              </w:rPr>
              <w:t>54.9</w:t>
            </w:r>
          </w:p>
        </w:tc>
        <w:tc>
          <w:tcPr>
            <w:tcW w:w="1651" w:type="dxa"/>
            <w:vAlign w:val="center"/>
          </w:tcPr>
          <w:p w14:paraId="1EFDDC6C" w14:textId="02B1F3A7" w:rsidR="000113A3" w:rsidRPr="004565C0" w:rsidRDefault="000113A3" w:rsidP="00AA259A">
            <w:pPr>
              <w:pStyle w:val="Table"/>
              <w:keepNext/>
              <w:jc w:val="right"/>
              <w:rPr>
                <w:sz w:val="22"/>
                <w:szCs w:val="18"/>
              </w:rPr>
            </w:pPr>
            <w:r w:rsidRPr="004565C0">
              <w:rPr>
                <w:sz w:val="22"/>
                <w:szCs w:val="18"/>
              </w:rPr>
              <w:t>37.5</w:t>
            </w:r>
          </w:p>
        </w:tc>
        <w:tc>
          <w:tcPr>
            <w:tcW w:w="1787" w:type="dxa"/>
            <w:vAlign w:val="center"/>
          </w:tcPr>
          <w:p w14:paraId="5E7595F8" w14:textId="18F12A0C" w:rsidR="000113A3" w:rsidRPr="004565C0" w:rsidRDefault="007D0701" w:rsidP="00AA259A">
            <w:pPr>
              <w:pStyle w:val="Table"/>
              <w:keepNext/>
              <w:jc w:val="right"/>
              <w:rPr>
                <w:sz w:val="22"/>
                <w:szCs w:val="18"/>
              </w:rPr>
            </w:pPr>
            <w:r w:rsidRPr="004565C0">
              <w:rPr>
                <w:sz w:val="22"/>
                <w:szCs w:val="18"/>
              </w:rPr>
              <w:t>51.2</w:t>
            </w:r>
          </w:p>
        </w:tc>
        <w:tc>
          <w:tcPr>
            <w:tcW w:w="1440" w:type="dxa"/>
            <w:vAlign w:val="center"/>
          </w:tcPr>
          <w:p w14:paraId="63271159" w14:textId="4F7A84C1" w:rsidR="000113A3" w:rsidRPr="004565C0" w:rsidRDefault="007D0701" w:rsidP="00AA259A">
            <w:pPr>
              <w:pStyle w:val="Table"/>
              <w:keepNext/>
              <w:jc w:val="right"/>
              <w:rPr>
                <w:sz w:val="22"/>
                <w:szCs w:val="18"/>
              </w:rPr>
            </w:pPr>
            <w:r w:rsidRPr="004565C0">
              <w:rPr>
                <w:sz w:val="22"/>
                <w:szCs w:val="18"/>
              </w:rPr>
              <w:t>-13.7</w:t>
            </w:r>
          </w:p>
        </w:tc>
      </w:tr>
      <w:tr w:rsidR="000113A3" w:rsidRPr="004565C0" w14:paraId="679D6D2B" w14:textId="3C9F1632" w:rsidTr="00F061EC">
        <w:trPr>
          <w:trHeight w:val="432"/>
          <w:jc w:val="center"/>
        </w:trPr>
        <w:tc>
          <w:tcPr>
            <w:tcW w:w="1296" w:type="dxa"/>
            <w:vAlign w:val="center"/>
          </w:tcPr>
          <w:p w14:paraId="26E3C045" w14:textId="04D617C0" w:rsidR="000113A3" w:rsidRPr="004565C0" w:rsidRDefault="000113A3" w:rsidP="00AA259A">
            <w:pPr>
              <w:pStyle w:val="Table"/>
              <w:keepNext/>
              <w:jc w:val="left"/>
              <w:rPr>
                <w:sz w:val="22"/>
                <w:szCs w:val="18"/>
              </w:rPr>
            </w:pPr>
            <w:r w:rsidRPr="004565C0">
              <w:rPr>
                <w:sz w:val="22"/>
                <w:szCs w:val="18"/>
              </w:rPr>
              <w:t>Ecuador</w:t>
            </w:r>
          </w:p>
        </w:tc>
        <w:tc>
          <w:tcPr>
            <w:tcW w:w="1582" w:type="dxa"/>
            <w:vAlign w:val="center"/>
          </w:tcPr>
          <w:p w14:paraId="08129F88" w14:textId="00752109" w:rsidR="000113A3" w:rsidRPr="004565C0" w:rsidRDefault="000113A3" w:rsidP="00AA259A">
            <w:pPr>
              <w:pStyle w:val="Table"/>
              <w:keepNext/>
              <w:jc w:val="right"/>
              <w:rPr>
                <w:sz w:val="22"/>
                <w:szCs w:val="18"/>
              </w:rPr>
            </w:pPr>
            <w:r w:rsidRPr="004565C0">
              <w:rPr>
                <w:sz w:val="22"/>
                <w:szCs w:val="18"/>
              </w:rPr>
              <w:t>2007</w:t>
            </w:r>
          </w:p>
        </w:tc>
        <w:tc>
          <w:tcPr>
            <w:tcW w:w="1651" w:type="dxa"/>
            <w:vAlign w:val="center"/>
          </w:tcPr>
          <w:p w14:paraId="0A53D14A" w14:textId="0C586C90" w:rsidR="000113A3" w:rsidRPr="004565C0" w:rsidRDefault="000113A3" w:rsidP="00AA259A">
            <w:pPr>
              <w:pStyle w:val="Table"/>
              <w:keepNext/>
              <w:jc w:val="right"/>
              <w:rPr>
                <w:sz w:val="22"/>
                <w:szCs w:val="18"/>
              </w:rPr>
            </w:pPr>
            <w:r w:rsidRPr="004565C0">
              <w:rPr>
                <w:sz w:val="22"/>
                <w:szCs w:val="18"/>
              </w:rPr>
              <w:t>46.6</w:t>
            </w:r>
          </w:p>
        </w:tc>
        <w:tc>
          <w:tcPr>
            <w:tcW w:w="1651" w:type="dxa"/>
            <w:vAlign w:val="center"/>
          </w:tcPr>
          <w:p w14:paraId="4C90BC87" w14:textId="7AC94F72" w:rsidR="000113A3" w:rsidRPr="004565C0" w:rsidRDefault="000113A3" w:rsidP="00AA259A">
            <w:pPr>
              <w:pStyle w:val="Table"/>
              <w:keepNext/>
              <w:jc w:val="right"/>
              <w:rPr>
                <w:sz w:val="22"/>
                <w:szCs w:val="18"/>
              </w:rPr>
            </w:pPr>
            <w:r w:rsidRPr="004565C0">
              <w:rPr>
                <w:sz w:val="22"/>
                <w:szCs w:val="18"/>
              </w:rPr>
              <w:t>26.8</w:t>
            </w:r>
          </w:p>
        </w:tc>
        <w:tc>
          <w:tcPr>
            <w:tcW w:w="1787" w:type="dxa"/>
            <w:vAlign w:val="center"/>
          </w:tcPr>
          <w:p w14:paraId="10CD5CF9" w14:textId="348F5139" w:rsidR="000113A3" w:rsidRPr="004565C0" w:rsidRDefault="00AF1B99" w:rsidP="00AA259A">
            <w:pPr>
              <w:pStyle w:val="Table"/>
              <w:keepNext/>
              <w:jc w:val="right"/>
              <w:rPr>
                <w:sz w:val="22"/>
                <w:szCs w:val="18"/>
              </w:rPr>
            </w:pPr>
            <w:r w:rsidRPr="004565C0">
              <w:rPr>
                <w:sz w:val="22"/>
                <w:szCs w:val="18"/>
              </w:rPr>
              <w:t>47.1</w:t>
            </w:r>
          </w:p>
        </w:tc>
        <w:tc>
          <w:tcPr>
            <w:tcW w:w="1440" w:type="dxa"/>
            <w:vAlign w:val="center"/>
          </w:tcPr>
          <w:p w14:paraId="3E235448" w14:textId="336C4EB4" w:rsidR="000113A3" w:rsidRPr="004565C0" w:rsidRDefault="002458AA" w:rsidP="00AA259A">
            <w:pPr>
              <w:pStyle w:val="Table"/>
              <w:keepNext/>
              <w:jc w:val="right"/>
              <w:rPr>
                <w:sz w:val="22"/>
                <w:szCs w:val="18"/>
              </w:rPr>
            </w:pPr>
            <w:r w:rsidRPr="004565C0">
              <w:rPr>
                <w:sz w:val="22"/>
                <w:szCs w:val="18"/>
              </w:rPr>
              <w:t>-20.3</w:t>
            </w:r>
          </w:p>
        </w:tc>
      </w:tr>
      <w:tr w:rsidR="000113A3" w:rsidRPr="004565C0" w14:paraId="06154DBA" w14:textId="4B067D1B" w:rsidTr="00F061EC">
        <w:trPr>
          <w:trHeight w:val="432"/>
          <w:jc w:val="center"/>
        </w:trPr>
        <w:tc>
          <w:tcPr>
            <w:tcW w:w="1296" w:type="dxa"/>
            <w:vAlign w:val="center"/>
          </w:tcPr>
          <w:p w14:paraId="1D71FA91" w14:textId="36367218" w:rsidR="000113A3" w:rsidRPr="004565C0" w:rsidRDefault="000113A3" w:rsidP="00AA259A">
            <w:pPr>
              <w:pStyle w:val="Table"/>
              <w:keepNext/>
              <w:jc w:val="left"/>
              <w:rPr>
                <w:sz w:val="22"/>
                <w:szCs w:val="18"/>
              </w:rPr>
            </w:pPr>
            <w:r w:rsidRPr="004565C0">
              <w:rPr>
                <w:sz w:val="22"/>
                <w:szCs w:val="18"/>
              </w:rPr>
              <w:t>Nicaragua</w:t>
            </w:r>
          </w:p>
        </w:tc>
        <w:tc>
          <w:tcPr>
            <w:tcW w:w="1582" w:type="dxa"/>
            <w:vAlign w:val="center"/>
          </w:tcPr>
          <w:p w14:paraId="666C59B4" w14:textId="4D7ABE90" w:rsidR="000113A3" w:rsidRPr="004565C0" w:rsidRDefault="000113A3" w:rsidP="00AA259A">
            <w:pPr>
              <w:pStyle w:val="Table"/>
              <w:keepNext/>
              <w:jc w:val="right"/>
              <w:rPr>
                <w:sz w:val="22"/>
                <w:szCs w:val="18"/>
              </w:rPr>
            </w:pPr>
            <w:r w:rsidRPr="004565C0">
              <w:rPr>
                <w:sz w:val="22"/>
                <w:szCs w:val="18"/>
              </w:rPr>
              <w:t>2009</w:t>
            </w:r>
          </w:p>
        </w:tc>
        <w:tc>
          <w:tcPr>
            <w:tcW w:w="1651" w:type="dxa"/>
            <w:vAlign w:val="center"/>
          </w:tcPr>
          <w:p w14:paraId="38A64E63" w14:textId="03E4AE99" w:rsidR="000113A3" w:rsidRPr="004565C0" w:rsidRDefault="000113A3" w:rsidP="00AA259A">
            <w:pPr>
              <w:pStyle w:val="Table"/>
              <w:keepNext/>
              <w:jc w:val="right"/>
              <w:rPr>
                <w:sz w:val="22"/>
                <w:szCs w:val="18"/>
              </w:rPr>
            </w:pPr>
            <w:r w:rsidRPr="004565C0">
              <w:rPr>
                <w:sz w:val="22"/>
                <w:szCs w:val="18"/>
              </w:rPr>
              <w:t>20.9</w:t>
            </w:r>
          </w:p>
        </w:tc>
        <w:tc>
          <w:tcPr>
            <w:tcW w:w="1651" w:type="dxa"/>
            <w:vAlign w:val="center"/>
          </w:tcPr>
          <w:p w14:paraId="5F1A1144" w14:textId="68154898" w:rsidR="000113A3" w:rsidRPr="004565C0" w:rsidRDefault="000113A3" w:rsidP="00AA259A">
            <w:pPr>
              <w:pStyle w:val="Table"/>
              <w:keepNext/>
              <w:jc w:val="right"/>
              <w:rPr>
                <w:sz w:val="22"/>
                <w:szCs w:val="18"/>
              </w:rPr>
            </w:pPr>
            <w:r w:rsidRPr="004565C0">
              <w:rPr>
                <w:sz w:val="22"/>
                <w:szCs w:val="18"/>
              </w:rPr>
              <w:t>12.1</w:t>
            </w:r>
          </w:p>
        </w:tc>
        <w:tc>
          <w:tcPr>
            <w:tcW w:w="1787" w:type="dxa"/>
            <w:vAlign w:val="center"/>
          </w:tcPr>
          <w:p w14:paraId="5FCACD68" w14:textId="1F7D6D24" w:rsidR="000113A3" w:rsidRPr="004565C0" w:rsidRDefault="00AF111D" w:rsidP="00AA259A">
            <w:pPr>
              <w:pStyle w:val="Table"/>
              <w:keepNext/>
              <w:jc w:val="right"/>
              <w:rPr>
                <w:sz w:val="22"/>
                <w:szCs w:val="18"/>
              </w:rPr>
            </w:pPr>
            <w:r w:rsidRPr="004565C0">
              <w:rPr>
                <w:sz w:val="22"/>
                <w:szCs w:val="18"/>
              </w:rPr>
              <w:t>39.3</w:t>
            </w:r>
          </w:p>
        </w:tc>
        <w:tc>
          <w:tcPr>
            <w:tcW w:w="1440" w:type="dxa"/>
            <w:vAlign w:val="center"/>
          </w:tcPr>
          <w:p w14:paraId="52FA52D8" w14:textId="2FCA79D2" w:rsidR="000113A3" w:rsidRPr="004565C0" w:rsidRDefault="00AF111D" w:rsidP="00AA259A">
            <w:pPr>
              <w:pStyle w:val="Table"/>
              <w:keepNext/>
              <w:jc w:val="right"/>
              <w:rPr>
                <w:sz w:val="22"/>
                <w:szCs w:val="18"/>
              </w:rPr>
            </w:pPr>
            <w:r w:rsidRPr="004565C0">
              <w:rPr>
                <w:sz w:val="22"/>
                <w:szCs w:val="18"/>
              </w:rPr>
              <w:t>-27.2</w:t>
            </w:r>
          </w:p>
        </w:tc>
      </w:tr>
      <w:tr w:rsidR="000113A3" w:rsidRPr="004565C0" w14:paraId="09DB795A" w14:textId="56060032" w:rsidTr="00F061EC">
        <w:trPr>
          <w:trHeight w:val="432"/>
          <w:jc w:val="center"/>
        </w:trPr>
        <w:tc>
          <w:tcPr>
            <w:tcW w:w="1296" w:type="dxa"/>
            <w:tcBorders>
              <w:bottom w:val="single" w:sz="4" w:space="0" w:color="auto"/>
            </w:tcBorders>
            <w:vAlign w:val="center"/>
          </w:tcPr>
          <w:p w14:paraId="7A537AE2" w14:textId="71DB426C" w:rsidR="000113A3" w:rsidRPr="004565C0" w:rsidRDefault="000113A3" w:rsidP="00AA259A">
            <w:pPr>
              <w:pStyle w:val="Table"/>
              <w:keepNext/>
              <w:jc w:val="left"/>
              <w:rPr>
                <w:sz w:val="22"/>
                <w:szCs w:val="18"/>
              </w:rPr>
            </w:pPr>
            <w:r w:rsidRPr="004565C0">
              <w:rPr>
                <w:sz w:val="22"/>
                <w:szCs w:val="18"/>
              </w:rPr>
              <w:t>Venezuela</w:t>
            </w:r>
          </w:p>
        </w:tc>
        <w:tc>
          <w:tcPr>
            <w:tcW w:w="1582" w:type="dxa"/>
            <w:tcBorders>
              <w:bottom w:val="single" w:sz="4" w:space="0" w:color="auto"/>
            </w:tcBorders>
            <w:vAlign w:val="center"/>
          </w:tcPr>
          <w:p w14:paraId="29FBEB69" w14:textId="21844B18" w:rsidR="000113A3" w:rsidRPr="004565C0" w:rsidRDefault="000113A3" w:rsidP="00AA259A">
            <w:pPr>
              <w:pStyle w:val="Table"/>
              <w:keepNext/>
              <w:jc w:val="right"/>
              <w:rPr>
                <w:sz w:val="22"/>
                <w:szCs w:val="18"/>
              </w:rPr>
            </w:pPr>
            <w:r w:rsidRPr="004565C0">
              <w:rPr>
                <w:sz w:val="22"/>
                <w:szCs w:val="18"/>
              </w:rPr>
              <w:t>1998</w:t>
            </w:r>
          </w:p>
        </w:tc>
        <w:tc>
          <w:tcPr>
            <w:tcW w:w="1651" w:type="dxa"/>
            <w:tcBorders>
              <w:bottom w:val="single" w:sz="4" w:space="0" w:color="auto"/>
            </w:tcBorders>
            <w:vAlign w:val="center"/>
          </w:tcPr>
          <w:p w14:paraId="6F9E37A5" w14:textId="2C7DAE9F" w:rsidR="000113A3" w:rsidRPr="004565C0" w:rsidRDefault="000113A3" w:rsidP="00AA259A">
            <w:pPr>
              <w:pStyle w:val="Table"/>
              <w:keepNext/>
              <w:jc w:val="right"/>
              <w:rPr>
                <w:sz w:val="22"/>
                <w:szCs w:val="18"/>
              </w:rPr>
            </w:pPr>
            <w:r w:rsidRPr="004565C0">
              <w:rPr>
                <w:sz w:val="22"/>
                <w:szCs w:val="18"/>
              </w:rPr>
              <w:t>60.9</w:t>
            </w:r>
          </w:p>
        </w:tc>
        <w:tc>
          <w:tcPr>
            <w:tcW w:w="1651" w:type="dxa"/>
            <w:tcBorders>
              <w:bottom w:val="single" w:sz="4" w:space="0" w:color="auto"/>
            </w:tcBorders>
            <w:vAlign w:val="center"/>
          </w:tcPr>
          <w:p w14:paraId="23C9A569" w14:textId="6A3AEDF0" w:rsidR="000113A3" w:rsidRPr="004565C0" w:rsidRDefault="000113A3" w:rsidP="00AA259A">
            <w:pPr>
              <w:pStyle w:val="Table"/>
              <w:keepNext/>
              <w:jc w:val="right"/>
              <w:rPr>
                <w:sz w:val="22"/>
                <w:szCs w:val="18"/>
              </w:rPr>
            </w:pPr>
            <w:r w:rsidRPr="004565C0">
              <w:rPr>
                <w:sz w:val="22"/>
                <w:szCs w:val="18"/>
              </w:rPr>
              <w:t>16.3</w:t>
            </w:r>
          </w:p>
        </w:tc>
        <w:tc>
          <w:tcPr>
            <w:tcW w:w="1787" w:type="dxa"/>
            <w:tcBorders>
              <w:bottom w:val="single" w:sz="4" w:space="0" w:color="auto"/>
            </w:tcBorders>
            <w:vAlign w:val="center"/>
          </w:tcPr>
          <w:p w14:paraId="3E97FA2B" w14:textId="799D6546" w:rsidR="000113A3" w:rsidRPr="004565C0" w:rsidRDefault="00421A21" w:rsidP="00AA259A">
            <w:pPr>
              <w:pStyle w:val="Table"/>
              <w:keepNext/>
              <w:jc w:val="right"/>
              <w:rPr>
                <w:sz w:val="22"/>
                <w:szCs w:val="18"/>
              </w:rPr>
            </w:pPr>
            <w:r w:rsidRPr="004565C0">
              <w:rPr>
                <w:sz w:val="22"/>
                <w:szCs w:val="18"/>
              </w:rPr>
              <w:t>70.5</w:t>
            </w:r>
          </w:p>
        </w:tc>
        <w:tc>
          <w:tcPr>
            <w:tcW w:w="1440" w:type="dxa"/>
            <w:tcBorders>
              <w:bottom w:val="single" w:sz="4" w:space="0" w:color="auto"/>
            </w:tcBorders>
            <w:vAlign w:val="center"/>
          </w:tcPr>
          <w:p w14:paraId="3F426AE3" w14:textId="70070C30" w:rsidR="000113A3" w:rsidRPr="004565C0" w:rsidRDefault="00F9692B" w:rsidP="00AA259A">
            <w:pPr>
              <w:pStyle w:val="Table"/>
              <w:keepNext/>
              <w:jc w:val="right"/>
              <w:rPr>
                <w:sz w:val="22"/>
                <w:szCs w:val="18"/>
              </w:rPr>
            </w:pPr>
            <w:r w:rsidRPr="004565C0">
              <w:rPr>
                <w:sz w:val="22"/>
                <w:szCs w:val="18"/>
              </w:rPr>
              <w:t>-54.2</w:t>
            </w:r>
          </w:p>
        </w:tc>
      </w:tr>
    </w:tbl>
    <w:p w14:paraId="03B8ADC1" w14:textId="77777777" w:rsidR="00F84076" w:rsidRPr="00F84076" w:rsidRDefault="00F84076" w:rsidP="00F84076"/>
    <w:p w14:paraId="53B41365" w14:textId="73440933" w:rsidR="0011126E" w:rsidRPr="0011126E" w:rsidRDefault="0011126E" w:rsidP="0011126E">
      <w:pPr>
        <w:pStyle w:val="Heading1"/>
      </w:pPr>
      <w:r>
        <w:t>Conclusions</w:t>
      </w:r>
    </w:p>
    <w:p w14:paraId="3EB36C24" w14:textId="36B727ED" w:rsidR="00110B12" w:rsidRDefault="00110B12" w:rsidP="00110B12">
      <w:r>
        <w:t xml:space="preserve">Our statistical findings underscore the significant institutional costs associated with 21st-century left-leaning populist regimes in Latin America. This damage carries the potential for long-lasting effects on institutions and the hindrance of long-term economic growth. These results align with the existing literature’s findings on the relationship between populism and institutional quality in Latin America. However, our study takes a step further by addressing potential endogeneity issues, </w:t>
      </w:r>
      <w:r w:rsidR="00E86BA2">
        <w:t xml:space="preserve">and by </w:t>
      </w:r>
      <w:r>
        <w:t>providing a more precise assessment of institutional damage</w:t>
      </w:r>
      <w:r w:rsidR="00E86BA2">
        <w:t xml:space="preserve"> by estimating the institutional quality counterfactual.</w:t>
      </w:r>
    </w:p>
    <w:p w14:paraId="5343739B" w14:textId="139EB778" w:rsidR="00665A62" w:rsidRDefault="00110B12" w:rsidP="001D38A8">
      <w:r>
        <w:t>In the aftermath of a populist regime, a non-populist administration faces the dual challenge of rectifying not only the macroeconomic imbalances inherited from populist policies but also rehabilitating the country</w:t>
      </w:r>
      <w:r w:rsidR="00E86BA2">
        <w:t>’</w:t>
      </w:r>
      <w:r>
        <w:t>s institutional quality. Neglecting the erosion of liberal-democratic institutions poses the risk of further empowering future populist cycles.</w:t>
      </w:r>
    </w:p>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07AD8951" w14:textId="77777777" w:rsidR="00046769" w:rsidRPr="00046769" w:rsidRDefault="00085EBF" w:rsidP="00A274A2">
      <w:pPr>
        <w:pStyle w:val="Bibliography"/>
        <w:ind w:left="720" w:hanging="720"/>
      </w:pPr>
      <w:r>
        <w:fldChar w:fldCharType="begin"/>
      </w:r>
      <w:r>
        <w:instrText xml:space="preserve"> ADDIN ZOTERO_BIBL {"uncited":[],"omitted":[],"custom":[]} CSL_BIBLIOGRAPHY </w:instrText>
      </w:r>
      <w:r>
        <w:fldChar w:fldCharType="separate"/>
      </w:r>
      <w:r w:rsidR="00046769" w:rsidRPr="00046769">
        <w:t xml:space="preserve">Abadie, A. (2021). Using Synthetic Controls: Feasibility, Data Requirements, and Methodological Aspects. </w:t>
      </w:r>
      <w:r w:rsidR="00046769" w:rsidRPr="00046769">
        <w:rPr>
          <w:i/>
          <w:iCs/>
        </w:rPr>
        <w:t>Journal of Economic Literature</w:t>
      </w:r>
      <w:r w:rsidR="00046769" w:rsidRPr="00046769">
        <w:t xml:space="preserve">, </w:t>
      </w:r>
      <w:r w:rsidR="00046769" w:rsidRPr="00046769">
        <w:rPr>
          <w:i/>
          <w:iCs/>
        </w:rPr>
        <w:t>59</w:t>
      </w:r>
      <w:r w:rsidR="00046769" w:rsidRPr="00046769">
        <w:t>(2), 391–425. https://doi.org/10.1257/jel.20191450</w:t>
      </w:r>
    </w:p>
    <w:p w14:paraId="2779960F" w14:textId="77777777" w:rsidR="00046769" w:rsidRPr="00046769" w:rsidRDefault="00046769" w:rsidP="00A274A2">
      <w:pPr>
        <w:pStyle w:val="Bibliography"/>
        <w:ind w:left="720" w:hanging="720"/>
      </w:pPr>
      <w:r w:rsidRPr="00046769">
        <w:t xml:space="preserve">Abadie, A., Diamond, A., &amp; Hainmueller, J. (2015). Comparative Politics and the Synthetic Control Method. </w:t>
      </w:r>
      <w:r w:rsidRPr="00046769">
        <w:rPr>
          <w:i/>
          <w:iCs/>
        </w:rPr>
        <w:t>American Journal of Political Science</w:t>
      </w:r>
      <w:r w:rsidRPr="00046769">
        <w:t xml:space="preserve">, </w:t>
      </w:r>
      <w:r w:rsidRPr="00046769">
        <w:rPr>
          <w:i/>
          <w:iCs/>
        </w:rPr>
        <w:t>59</w:t>
      </w:r>
      <w:r w:rsidRPr="00046769">
        <w:t>(2), 495–510. https://doi.org/10.1111/ajps.12116</w:t>
      </w:r>
    </w:p>
    <w:p w14:paraId="7E7E88AC" w14:textId="77777777" w:rsidR="00046769" w:rsidRPr="00046769" w:rsidRDefault="00046769" w:rsidP="00A274A2">
      <w:pPr>
        <w:pStyle w:val="Bibliography"/>
        <w:ind w:left="720" w:hanging="720"/>
      </w:pPr>
      <w:r w:rsidRPr="00046769">
        <w:t xml:space="preserve">Abadie, A., &amp; Gardeazabal, J. (2003). The Economic Cost of Conflict: A Case Study of the Basque Country. </w:t>
      </w:r>
      <w:r w:rsidRPr="00046769">
        <w:rPr>
          <w:i/>
          <w:iCs/>
        </w:rPr>
        <w:t>The American Economic Review</w:t>
      </w:r>
      <w:r w:rsidRPr="00046769">
        <w:t xml:space="preserve">, </w:t>
      </w:r>
      <w:r w:rsidRPr="00046769">
        <w:rPr>
          <w:i/>
          <w:iCs/>
        </w:rPr>
        <w:t>93</w:t>
      </w:r>
      <w:r w:rsidRPr="00046769">
        <w:t>(1), 113–132.</w:t>
      </w:r>
    </w:p>
    <w:p w14:paraId="574E3CC6" w14:textId="77777777" w:rsidR="00046769" w:rsidRPr="00046769" w:rsidRDefault="00046769" w:rsidP="00A274A2">
      <w:pPr>
        <w:pStyle w:val="Bibliography"/>
        <w:ind w:left="720" w:hanging="720"/>
      </w:pPr>
      <w:r w:rsidRPr="00046769">
        <w:t xml:space="preserve">Absher, S., Grier, K., &amp; Grier, R. (2020). The Economic Consequences of Durable Left-Populist Regimes in Latin America. </w:t>
      </w:r>
      <w:r w:rsidRPr="00046769">
        <w:rPr>
          <w:i/>
          <w:iCs/>
        </w:rPr>
        <w:t>Journal of Economic Behavior &amp; Organization</w:t>
      </w:r>
      <w:r w:rsidRPr="00046769">
        <w:t xml:space="preserve">, </w:t>
      </w:r>
      <w:r w:rsidRPr="00046769">
        <w:rPr>
          <w:i/>
          <w:iCs/>
        </w:rPr>
        <w:t>177</w:t>
      </w:r>
      <w:r w:rsidRPr="00046769">
        <w:t>, 787–817. https://doi.org/10.1016/j.jebo.2020.07.001</w:t>
      </w:r>
    </w:p>
    <w:p w14:paraId="6F7E4F5E" w14:textId="77777777" w:rsidR="00046769" w:rsidRPr="00046769" w:rsidRDefault="00046769" w:rsidP="00A274A2">
      <w:pPr>
        <w:pStyle w:val="Bibliography"/>
        <w:ind w:left="720" w:hanging="720"/>
      </w:pPr>
      <w:r w:rsidRPr="00046769">
        <w:t xml:space="preserve">Abts, K., &amp; Rummens, S. (2007). Populism versus Democracy. </w:t>
      </w:r>
      <w:r w:rsidRPr="00046769">
        <w:rPr>
          <w:i/>
          <w:iCs/>
        </w:rPr>
        <w:t>Political Studies</w:t>
      </w:r>
      <w:r w:rsidRPr="00046769">
        <w:t xml:space="preserve">, </w:t>
      </w:r>
      <w:r w:rsidRPr="00046769">
        <w:rPr>
          <w:i/>
          <w:iCs/>
        </w:rPr>
        <w:t>55</w:t>
      </w:r>
      <w:r w:rsidRPr="00046769">
        <w:t>(2), 405–424. https://doi.org/10.1111/j.1467-9248.2007.00657.x</w:t>
      </w:r>
    </w:p>
    <w:p w14:paraId="5BB7C860" w14:textId="77777777" w:rsidR="00046769" w:rsidRPr="00046769" w:rsidRDefault="00046769" w:rsidP="00A274A2">
      <w:pPr>
        <w:pStyle w:val="Bibliography"/>
        <w:ind w:left="720" w:hanging="720"/>
      </w:pPr>
      <w:r w:rsidRPr="007404C2">
        <w:rPr>
          <w:lang w:val="es-AR"/>
        </w:rPr>
        <w:t xml:space="preserve">Arauz, A., Garrat, R., &amp; Ramos F., D. F. (2021). </w:t>
      </w:r>
      <w:r w:rsidRPr="00046769">
        <w:t xml:space="preserve">Dinero Electrónico: The rise and fall of Ecuador’s central bank digital currency. </w:t>
      </w:r>
      <w:r w:rsidRPr="00046769">
        <w:rPr>
          <w:i/>
          <w:iCs/>
        </w:rPr>
        <w:t>Latin American Journal of Central Banking</w:t>
      </w:r>
      <w:r w:rsidRPr="00046769">
        <w:t xml:space="preserve">, </w:t>
      </w:r>
      <w:r w:rsidRPr="00046769">
        <w:rPr>
          <w:i/>
          <w:iCs/>
        </w:rPr>
        <w:t>2</w:t>
      </w:r>
      <w:r w:rsidRPr="00046769">
        <w:t>(2), 1'10. https://doi.org/j.latcb.2021.100030</w:t>
      </w:r>
    </w:p>
    <w:p w14:paraId="348EF533" w14:textId="77777777" w:rsidR="00046769" w:rsidRPr="00046769" w:rsidRDefault="00046769" w:rsidP="00A274A2">
      <w:pPr>
        <w:pStyle w:val="Bibliography"/>
        <w:ind w:left="720" w:hanging="720"/>
      </w:pPr>
      <w:r w:rsidRPr="007404C2">
        <w:rPr>
          <w:lang w:val="es-AR"/>
        </w:rPr>
        <w:t xml:space="preserve">Bastos, J. P., Cachanosky, N., &amp; Faintich, T. (2023). </w:t>
      </w:r>
      <w:r w:rsidRPr="00046769">
        <w:rPr>
          <w:i/>
          <w:iCs/>
        </w:rPr>
        <w:t>Macroeconomic Populism in the 21st Century: Revisiting Dornbusch and Edwards</w:t>
      </w:r>
      <w:r w:rsidRPr="00046769">
        <w:t xml:space="preserve"> [Preprint]. SSRN. https://doi.org/10.2139/ssrn.4445116</w:t>
      </w:r>
    </w:p>
    <w:p w14:paraId="6B6175B3" w14:textId="77777777" w:rsidR="00046769" w:rsidRPr="00046769" w:rsidRDefault="00046769" w:rsidP="00A274A2">
      <w:pPr>
        <w:pStyle w:val="Bibliography"/>
        <w:ind w:left="720" w:hanging="720"/>
      </w:pPr>
      <w:r w:rsidRPr="007404C2">
        <w:rPr>
          <w:lang w:val="es-AR"/>
        </w:rPr>
        <w:t xml:space="preserve">Cachanosky, N., Ocampo, E., Hernández, K., &amp; Ramseur, J. (2023). </w:t>
      </w:r>
      <w:r w:rsidRPr="00046769">
        <w:t xml:space="preserve">Synthetic Control Analysis of Ecuador’s Dollarization. </w:t>
      </w:r>
      <w:r w:rsidRPr="00046769">
        <w:rPr>
          <w:i/>
          <w:iCs/>
        </w:rPr>
        <w:t>SSRN Electronic Journal</w:t>
      </w:r>
      <w:r w:rsidRPr="00046769">
        <w:t>. https://doi.org/10.2139/ssrn.3678055</w:t>
      </w:r>
    </w:p>
    <w:p w14:paraId="14ED3B82" w14:textId="77777777" w:rsidR="00046769" w:rsidRPr="00046769" w:rsidRDefault="00046769" w:rsidP="00A274A2">
      <w:pPr>
        <w:pStyle w:val="Bibliography"/>
        <w:ind w:left="720" w:hanging="720"/>
      </w:pPr>
      <w:r w:rsidRPr="00046769">
        <w:t xml:space="preserve">Cachanosky, N., &amp; Padilla, A. (2019). Latin American Populism in the 21st Century. </w:t>
      </w:r>
      <w:r w:rsidRPr="00046769">
        <w:rPr>
          <w:i/>
          <w:iCs/>
        </w:rPr>
        <w:t>The Independent Review</w:t>
      </w:r>
      <w:r w:rsidRPr="00046769">
        <w:t xml:space="preserve">, </w:t>
      </w:r>
      <w:r w:rsidRPr="00046769">
        <w:rPr>
          <w:i/>
          <w:iCs/>
        </w:rPr>
        <w:t>24</w:t>
      </w:r>
      <w:r w:rsidRPr="00046769">
        <w:t>(2), 209–266. https://doi.org/10.2139/ssrn.3147096</w:t>
      </w:r>
    </w:p>
    <w:p w14:paraId="6C1097DB" w14:textId="77777777" w:rsidR="00046769" w:rsidRPr="00046769" w:rsidRDefault="00046769" w:rsidP="00A274A2">
      <w:pPr>
        <w:pStyle w:val="Bibliography"/>
        <w:ind w:left="720" w:hanging="720"/>
      </w:pPr>
      <w:r w:rsidRPr="00046769">
        <w:lastRenderedPageBreak/>
        <w:t xml:space="preserve">Cachanosky, N., &amp; Padilla, A. (2020). A Panel Data Analysis of Latin American Populism. </w:t>
      </w:r>
      <w:r w:rsidRPr="00046769">
        <w:rPr>
          <w:i/>
          <w:iCs/>
        </w:rPr>
        <w:t>Constitutional Political Economy</w:t>
      </w:r>
      <w:r w:rsidRPr="00046769">
        <w:t xml:space="preserve">, </w:t>
      </w:r>
      <w:r w:rsidRPr="00046769">
        <w:rPr>
          <w:i/>
          <w:iCs/>
        </w:rPr>
        <w:t>31</w:t>
      </w:r>
      <w:r w:rsidRPr="00046769">
        <w:t>(3), 329–343. https://doi.org/10.1007/s10602-020-09302-w</w:t>
      </w:r>
    </w:p>
    <w:p w14:paraId="539E9E26" w14:textId="77777777" w:rsidR="00046769" w:rsidRPr="00046769" w:rsidRDefault="00046769" w:rsidP="00A274A2">
      <w:pPr>
        <w:pStyle w:val="Bibliography"/>
        <w:ind w:left="720" w:hanging="720"/>
      </w:pPr>
      <w:r w:rsidRPr="00046769">
        <w:t xml:space="preserve">Cachanosky, N., Salter, A. W., &amp; Savanti, I. (2022). Can Dollarization Constrain a Populist Leader? The Case of Rafael Correa in Ecuador. </w:t>
      </w:r>
      <w:r w:rsidRPr="00046769">
        <w:rPr>
          <w:i/>
          <w:iCs/>
        </w:rPr>
        <w:t>Journal of Economic Behavior and Organization</w:t>
      </w:r>
      <w:r w:rsidRPr="00046769">
        <w:t xml:space="preserve">, </w:t>
      </w:r>
      <w:r w:rsidRPr="00046769">
        <w:rPr>
          <w:i/>
          <w:iCs/>
        </w:rPr>
        <w:t>200</w:t>
      </w:r>
      <w:r w:rsidRPr="00046769">
        <w:t>(August), 430–442. https://doi.org/10.1016/j.jebo.2022.06.006</w:t>
      </w:r>
    </w:p>
    <w:p w14:paraId="0725FFBC" w14:textId="77777777" w:rsidR="00046769" w:rsidRPr="00046769" w:rsidRDefault="00046769" w:rsidP="00A274A2">
      <w:pPr>
        <w:pStyle w:val="Bibliography"/>
        <w:ind w:left="720" w:hanging="720"/>
      </w:pPr>
      <w:r w:rsidRPr="007404C2">
        <w:rPr>
          <w:lang w:val="es-AR"/>
        </w:rPr>
        <w:t xml:space="preserve">Canova Gonzáles, A., Herrera Orellana, L., Rodríguez, R., &amp; Graterol, G. (2014). </w:t>
      </w:r>
      <w:r w:rsidRPr="00046769">
        <w:rPr>
          <w:i/>
          <w:iCs/>
        </w:rPr>
        <w:t>El TSJ al Servicio de la Revolución</w:t>
      </w:r>
      <w:r w:rsidRPr="00046769">
        <w:t>. Editorial Galipan.</w:t>
      </w:r>
    </w:p>
    <w:p w14:paraId="5EBE6A3F" w14:textId="4544EF70" w:rsidR="006605AE" w:rsidRDefault="00046769" w:rsidP="00A274A2">
      <w:pPr>
        <w:pStyle w:val="Bibliography"/>
        <w:ind w:left="720" w:hanging="720"/>
        <w:rPr>
          <w:i/>
          <w:iCs/>
        </w:rPr>
      </w:pPr>
      <w:r w:rsidRPr="00046769">
        <w:t xml:space="preserve">Casas-Zamora, K. (2023). Look at Latin America. This is How Democracies Die. </w:t>
      </w:r>
      <w:r w:rsidRPr="00046769">
        <w:rPr>
          <w:i/>
          <w:iCs/>
        </w:rPr>
        <w:t>The New York Times</w:t>
      </w:r>
    </w:p>
    <w:p w14:paraId="2D0F8734" w14:textId="1E7E1A58" w:rsidR="006605AE" w:rsidRPr="006605AE" w:rsidRDefault="006605AE" w:rsidP="00A274A2">
      <w:pPr>
        <w:pStyle w:val="Bibliography"/>
        <w:ind w:left="720" w:hanging="720"/>
      </w:pPr>
      <w:r w:rsidRPr="006E3AD5">
        <w:rPr>
          <w:lang w:val="es-AR"/>
        </w:rPr>
        <w:t xml:space="preserve">Cavallo, E., Galiani, S., Noy, I., &amp; Pantano, J. (2013). </w:t>
      </w:r>
      <w:r w:rsidRPr="00000025">
        <w:t>Catastrophic natural disasters and economic growth. Review of Economics and Statistics, 95(5), 1549-1561.</w:t>
      </w:r>
    </w:p>
    <w:p w14:paraId="74D6DBDE" w14:textId="77777777" w:rsidR="00046769" w:rsidRPr="00046769" w:rsidRDefault="00046769" w:rsidP="00A274A2">
      <w:pPr>
        <w:pStyle w:val="Bibliography"/>
        <w:ind w:left="720" w:hanging="720"/>
      </w:pPr>
      <w:r w:rsidRPr="00046769">
        <w:t xml:space="preserve">de la Torre, C. (2013). In the Name of the People: Democratization, Popular Organizations, and Populism in Venezuela, Bolivia, and Ecuador. </w:t>
      </w:r>
      <w:r w:rsidRPr="00046769">
        <w:rPr>
          <w:i/>
          <w:iCs/>
        </w:rPr>
        <w:t>European Review of Latin American and Caribbean Studies</w:t>
      </w:r>
      <w:r w:rsidRPr="00046769">
        <w:t xml:space="preserve">, </w:t>
      </w:r>
      <w:r w:rsidRPr="00046769">
        <w:rPr>
          <w:i/>
          <w:iCs/>
        </w:rPr>
        <w:t>95</w:t>
      </w:r>
      <w:r w:rsidRPr="00046769">
        <w:t>, 27–48.</w:t>
      </w:r>
    </w:p>
    <w:p w14:paraId="71BDC1F1" w14:textId="77777777" w:rsidR="00046769" w:rsidRPr="00046769" w:rsidRDefault="00046769" w:rsidP="00A274A2">
      <w:pPr>
        <w:pStyle w:val="Bibliography"/>
        <w:ind w:left="720" w:hanging="720"/>
      </w:pPr>
      <w:r w:rsidRPr="00046769">
        <w:t xml:space="preserve">de la Torre, C. (2016). Populism and the Politics of the Extraordinary in Latin America. </w:t>
      </w:r>
      <w:r w:rsidRPr="00046769">
        <w:rPr>
          <w:i/>
          <w:iCs/>
        </w:rPr>
        <w:t>Journal of Political Ideologies</w:t>
      </w:r>
      <w:r w:rsidRPr="00046769">
        <w:t xml:space="preserve">, </w:t>
      </w:r>
      <w:r w:rsidRPr="00046769">
        <w:rPr>
          <w:i/>
          <w:iCs/>
        </w:rPr>
        <w:t>21</w:t>
      </w:r>
      <w:r w:rsidRPr="00046769">
        <w:t>(2), 121–139. https://doi.org/10.1080/13569317.2016.1150137</w:t>
      </w:r>
    </w:p>
    <w:p w14:paraId="17C622C7" w14:textId="77777777" w:rsidR="00046769" w:rsidRPr="00046769" w:rsidRDefault="00046769" w:rsidP="00A274A2">
      <w:pPr>
        <w:pStyle w:val="Bibliography"/>
        <w:ind w:left="720" w:hanging="720"/>
      </w:pPr>
      <w:r w:rsidRPr="00046769">
        <w:t xml:space="preserve">de la Torre, C. (2017). Populism and Nationalism in Latin America. </w:t>
      </w:r>
      <w:r w:rsidRPr="00046769">
        <w:rPr>
          <w:i/>
          <w:iCs/>
        </w:rPr>
        <w:t>Javnost - The Public</w:t>
      </w:r>
      <w:r w:rsidRPr="00046769">
        <w:t xml:space="preserve">, </w:t>
      </w:r>
      <w:r w:rsidRPr="00046769">
        <w:rPr>
          <w:i/>
          <w:iCs/>
        </w:rPr>
        <w:t>24</w:t>
      </w:r>
      <w:r w:rsidRPr="00046769">
        <w:t>(4), 375–390. https://doi.org/10.1080/13183222.2017.1330731</w:t>
      </w:r>
    </w:p>
    <w:p w14:paraId="2730F93F" w14:textId="77777777" w:rsidR="00046769" w:rsidRPr="00046769" w:rsidRDefault="00046769" w:rsidP="00A274A2">
      <w:pPr>
        <w:pStyle w:val="Bibliography"/>
        <w:ind w:left="720" w:hanging="720"/>
      </w:pPr>
      <w:r w:rsidRPr="00046769">
        <w:t xml:space="preserve">Dornbusch, R., &amp; Edwards, S. (1990). Macroeconomic Populism. </w:t>
      </w:r>
      <w:r w:rsidRPr="00046769">
        <w:rPr>
          <w:i/>
          <w:iCs/>
        </w:rPr>
        <w:t>Journal of Development Economics</w:t>
      </w:r>
      <w:r w:rsidRPr="00046769">
        <w:t xml:space="preserve">, </w:t>
      </w:r>
      <w:r w:rsidRPr="00046769">
        <w:rPr>
          <w:i/>
          <w:iCs/>
        </w:rPr>
        <w:t>32</w:t>
      </w:r>
      <w:r w:rsidRPr="00046769">
        <w:t>(2), 247–277.</w:t>
      </w:r>
    </w:p>
    <w:p w14:paraId="1CD6AE45" w14:textId="77777777" w:rsidR="00046769" w:rsidRPr="00046769" w:rsidRDefault="00046769" w:rsidP="00A274A2">
      <w:pPr>
        <w:pStyle w:val="Bibliography"/>
        <w:ind w:left="720" w:hanging="720"/>
      </w:pPr>
      <w:r w:rsidRPr="00046769">
        <w:t xml:space="preserve">Dornbusch, R., &amp; Edwards, S. (Eds.). (1992). </w:t>
      </w:r>
      <w:r w:rsidRPr="00046769">
        <w:rPr>
          <w:i/>
          <w:iCs/>
        </w:rPr>
        <w:t>The Macroeconomics of Populism in Latin America</w:t>
      </w:r>
      <w:r w:rsidRPr="00046769">
        <w:t>. University of Chicago Press.</w:t>
      </w:r>
    </w:p>
    <w:p w14:paraId="72E8525F" w14:textId="77777777" w:rsidR="00046769" w:rsidRPr="00046769" w:rsidRDefault="00046769" w:rsidP="00A274A2">
      <w:pPr>
        <w:pStyle w:val="Bibliography"/>
        <w:ind w:left="720" w:hanging="720"/>
      </w:pPr>
      <w:r w:rsidRPr="00046769">
        <w:t xml:space="preserve">Doyle, D. (2011). The Legitimacy of Political Institutions: Explaining Contemporary Populism in Latin America. </w:t>
      </w:r>
      <w:r w:rsidRPr="00046769">
        <w:rPr>
          <w:i/>
          <w:iCs/>
        </w:rPr>
        <w:t>Comparative Political Studies</w:t>
      </w:r>
      <w:r w:rsidRPr="00046769">
        <w:t xml:space="preserve">, </w:t>
      </w:r>
      <w:r w:rsidRPr="00046769">
        <w:rPr>
          <w:i/>
          <w:iCs/>
        </w:rPr>
        <w:t>44</w:t>
      </w:r>
      <w:r w:rsidRPr="00046769">
        <w:t>(11), 1447–1473.</w:t>
      </w:r>
    </w:p>
    <w:p w14:paraId="55AD0763" w14:textId="77777777" w:rsidR="00046769" w:rsidRPr="00046769" w:rsidRDefault="00046769" w:rsidP="00A274A2">
      <w:pPr>
        <w:pStyle w:val="Bibliography"/>
        <w:ind w:left="720" w:hanging="720"/>
      </w:pPr>
      <w:r w:rsidRPr="00046769">
        <w:lastRenderedPageBreak/>
        <w:t xml:space="preserve">Edwards, S. (2010). </w:t>
      </w:r>
      <w:r w:rsidRPr="00046769">
        <w:rPr>
          <w:i/>
          <w:iCs/>
        </w:rPr>
        <w:t>Left Behind: Latin America and the False Promise of Populism</w:t>
      </w:r>
      <w:r w:rsidRPr="00046769">
        <w:t>. Chicago University Press.</w:t>
      </w:r>
    </w:p>
    <w:p w14:paraId="6A014AFC" w14:textId="77777777" w:rsidR="00046769" w:rsidRPr="00046769" w:rsidRDefault="00046769" w:rsidP="00A274A2">
      <w:pPr>
        <w:pStyle w:val="Bibliography"/>
        <w:ind w:left="720" w:hanging="720"/>
      </w:pPr>
      <w:r w:rsidRPr="00046769">
        <w:t xml:space="preserve">Friedman, U. (2017, June 4). How Populism Helped Wreck Venezuela. </w:t>
      </w:r>
      <w:r w:rsidRPr="00046769">
        <w:rPr>
          <w:i/>
          <w:iCs/>
        </w:rPr>
        <w:t>The Atlantic</w:t>
      </w:r>
      <w:r w:rsidRPr="00046769">
        <w:t>. https://www.theatlantic.com/international/archive/2017/06/venezuela-populism-fail/525321/</w:t>
      </w:r>
    </w:p>
    <w:p w14:paraId="4EA6A693" w14:textId="77777777" w:rsidR="00046769" w:rsidRPr="00046769" w:rsidRDefault="00046769" w:rsidP="00A274A2">
      <w:pPr>
        <w:pStyle w:val="Bibliography"/>
        <w:ind w:left="720" w:hanging="720"/>
      </w:pPr>
      <w:r w:rsidRPr="00046769">
        <w:t xml:space="preserve">Funke, M., Schularick, Moritz, &amp; Trebesch, C. (2020). </w:t>
      </w:r>
      <w:r w:rsidRPr="00046769">
        <w:rPr>
          <w:i/>
          <w:iCs/>
        </w:rPr>
        <w:t>Populism Leaders and the Economy</w:t>
      </w:r>
      <w:r w:rsidRPr="00046769">
        <w:t xml:space="preserve"> (15405; CEPR Discussion Paper). Center for Economic and Policy Research.</w:t>
      </w:r>
    </w:p>
    <w:p w14:paraId="6A5126FF" w14:textId="77777777" w:rsidR="00046769" w:rsidRPr="00046769" w:rsidRDefault="00046769" w:rsidP="00A274A2">
      <w:pPr>
        <w:pStyle w:val="Bibliography"/>
        <w:ind w:left="720" w:hanging="720"/>
      </w:pPr>
      <w:r w:rsidRPr="00046769">
        <w:t xml:space="preserve">Galiani, S., &amp; Quistorff, B. (2017). The synth_runner Package: Utilities to Automate Synthetic Control Estimation Using Synth. </w:t>
      </w:r>
      <w:r w:rsidRPr="00046769">
        <w:rPr>
          <w:i/>
          <w:iCs/>
        </w:rPr>
        <w:t>The Stata Journal</w:t>
      </w:r>
      <w:r w:rsidRPr="00046769">
        <w:t xml:space="preserve">, </w:t>
      </w:r>
      <w:r w:rsidRPr="00046769">
        <w:rPr>
          <w:i/>
          <w:iCs/>
        </w:rPr>
        <w:t>17</w:t>
      </w:r>
      <w:r w:rsidRPr="00046769">
        <w:t>(4), 834–849.</w:t>
      </w:r>
    </w:p>
    <w:p w14:paraId="4651FD6C" w14:textId="77777777" w:rsidR="00046769" w:rsidRPr="00046769" w:rsidRDefault="00046769" w:rsidP="00A274A2">
      <w:pPr>
        <w:pStyle w:val="Bibliography"/>
        <w:ind w:left="720" w:hanging="720"/>
      </w:pPr>
      <w:r w:rsidRPr="00046769">
        <w:t xml:space="preserve">Grier, K., &amp; Maynard, N. (2016). The Economic Consequences of Hugo Chavez: A Synthetic Control Analysis. </w:t>
      </w:r>
      <w:r w:rsidRPr="00046769">
        <w:rPr>
          <w:i/>
          <w:iCs/>
        </w:rPr>
        <w:t>Journal of Economic Behavior &amp; Organization</w:t>
      </w:r>
      <w:r w:rsidRPr="00046769">
        <w:t xml:space="preserve">, </w:t>
      </w:r>
      <w:r w:rsidRPr="00046769">
        <w:rPr>
          <w:i/>
          <w:iCs/>
        </w:rPr>
        <w:t>125</w:t>
      </w:r>
      <w:r w:rsidRPr="00046769">
        <w:t>, 1–21. https://doi.org/10.1016/j.jebo.2015.12.011</w:t>
      </w:r>
    </w:p>
    <w:p w14:paraId="5273EA94" w14:textId="77777777" w:rsidR="00046769" w:rsidRPr="00046769" w:rsidRDefault="00046769" w:rsidP="00A274A2">
      <w:pPr>
        <w:pStyle w:val="Bibliography"/>
        <w:ind w:left="720" w:hanging="720"/>
      </w:pPr>
      <w:r w:rsidRPr="00046769">
        <w:t xml:space="preserve">Houle, C., &amp; Kenny, P. D. (2018). The Political and Economic Consequences of Populist Rule in Latin America. </w:t>
      </w:r>
      <w:r w:rsidRPr="00046769">
        <w:rPr>
          <w:i/>
          <w:iCs/>
        </w:rPr>
        <w:t>Government and Opposition</w:t>
      </w:r>
      <w:r w:rsidRPr="00046769">
        <w:t xml:space="preserve">, </w:t>
      </w:r>
      <w:r w:rsidRPr="00046769">
        <w:rPr>
          <w:i/>
          <w:iCs/>
        </w:rPr>
        <w:t>53</w:t>
      </w:r>
      <w:r w:rsidRPr="00046769">
        <w:t>(2), 256–287. https://doi.org/10.1017/gov.2016.25</w:t>
      </w:r>
    </w:p>
    <w:p w14:paraId="43FB2182" w14:textId="77777777" w:rsidR="00046769" w:rsidRPr="00046769" w:rsidRDefault="00046769" w:rsidP="00A274A2">
      <w:pPr>
        <w:pStyle w:val="Bibliography"/>
        <w:ind w:left="720" w:hanging="720"/>
      </w:pPr>
      <w:r w:rsidRPr="00046769">
        <w:t xml:space="preserve">Kaufman, R. R., &amp; Stallings, B. (1991). The Political Economy of Latin American Populism. In </w:t>
      </w:r>
      <w:r w:rsidRPr="00046769">
        <w:rPr>
          <w:i/>
          <w:iCs/>
        </w:rPr>
        <w:t>The Macroeconomics of Populism in Latin America</w:t>
      </w:r>
      <w:r w:rsidRPr="00046769">
        <w:t xml:space="preserve"> (pp. 15–43). University of Chicago Press.</w:t>
      </w:r>
    </w:p>
    <w:p w14:paraId="144147BA" w14:textId="77777777" w:rsidR="00046769" w:rsidRPr="00046769" w:rsidRDefault="00046769" w:rsidP="00A274A2">
      <w:pPr>
        <w:pStyle w:val="Bibliography"/>
        <w:ind w:left="720" w:hanging="720"/>
      </w:pPr>
      <w:r w:rsidRPr="00046769">
        <w:t xml:space="preserve">Laclau, E. (2005). </w:t>
      </w:r>
      <w:r w:rsidRPr="00046769">
        <w:rPr>
          <w:i/>
          <w:iCs/>
        </w:rPr>
        <w:t>On Populist Reason</w:t>
      </w:r>
      <w:r w:rsidRPr="00046769">
        <w:t>. Verso.</w:t>
      </w:r>
    </w:p>
    <w:p w14:paraId="276979B2" w14:textId="77777777" w:rsidR="00046769" w:rsidRPr="00046769" w:rsidRDefault="00046769" w:rsidP="00A274A2">
      <w:pPr>
        <w:pStyle w:val="Bibliography"/>
        <w:ind w:left="720" w:hanging="720"/>
      </w:pPr>
      <w:r w:rsidRPr="00046769">
        <w:t xml:space="preserve">Ludwig, J. (2022). </w:t>
      </w:r>
      <w:r w:rsidRPr="00046769">
        <w:rPr>
          <w:i/>
          <w:iCs/>
        </w:rPr>
        <w:t>Can Democracy in Latin America Survive the Populist Temptation?</w:t>
      </w:r>
      <w:r w:rsidRPr="00046769">
        <w:t xml:space="preserve"> (Democracy Talks). George W. Bush Presidential Center. https://www.bushcenter.org/publications/can-democracy-in-latin-america-survive-the-populist-temptation</w:t>
      </w:r>
    </w:p>
    <w:p w14:paraId="146E7450" w14:textId="77777777" w:rsidR="00046769" w:rsidRPr="00046769" w:rsidRDefault="00046769" w:rsidP="00A274A2">
      <w:pPr>
        <w:pStyle w:val="Bibliography"/>
        <w:ind w:left="720" w:hanging="720"/>
      </w:pPr>
      <w:r w:rsidRPr="00046769">
        <w:t xml:space="preserve">Mudde, C. (2004). The Populist Zeitgeist. </w:t>
      </w:r>
      <w:r w:rsidRPr="00046769">
        <w:rPr>
          <w:i/>
          <w:iCs/>
        </w:rPr>
        <w:t>Government and Opposition</w:t>
      </w:r>
      <w:r w:rsidRPr="00046769">
        <w:t xml:space="preserve">, </w:t>
      </w:r>
      <w:r w:rsidRPr="00046769">
        <w:rPr>
          <w:i/>
          <w:iCs/>
        </w:rPr>
        <w:t>39</w:t>
      </w:r>
      <w:r w:rsidRPr="00046769">
        <w:t>(4), 541–563. https://doi.org/10.1111/j.1477-7053.2004.00135.x</w:t>
      </w:r>
    </w:p>
    <w:p w14:paraId="6C70E1F3" w14:textId="77777777" w:rsidR="00046769" w:rsidRPr="00046769" w:rsidRDefault="00046769" w:rsidP="00A274A2">
      <w:pPr>
        <w:pStyle w:val="Bibliography"/>
        <w:ind w:left="720" w:hanging="720"/>
      </w:pPr>
      <w:r w:rsidRPr="00046769">
        <w:t xml:space="preserve">Mudde, C. (2007). </w:t>
      </w:r>
      <w:r w:rsidRPr="00046769">
        <w:rPr>
          <w:i/>
          <w:iCs/>
        </w:rPr>
        <w:t>Populist Radical Right Parties in Europe</w:t>
      </w:r>
      <w:r w:rsidRPr="00046769">
        <w:t>.</w:t>
      </w:r>
    </w:p>
    <w:p w14:paraId="41990CA8" w14:textId="77777777" w:rsidR="00046769" w:rsidRPr="00046769" w:rsidRDefault="00046769" w:rsidP="00A274A2">
      <w:pPr>
        <w:pStyle w:val="Bibliography"/>
        <w:ind w:left="720" w:hanging="720"/>
      </w:pPr>
      <w:r w:rsidRPr="007404C2">
        <w:rPr>
          <w:i/>
          <w:iCs/>
          <w:lang w:val="es-AR"/>
        </w:rPr>
        <w:lastRenderedPageBreak/>
        <w:t>Nicaragua: Concentración del Poder y Debilitamiento del Estado de Derecho</w:t>
      </w:r>
      <w:r w:rsidRPr="007404C2">
        <w:rPr>
          <w:lang w:val="es-AR"/>
        </w:rPr>
        <w:t xml:space="preserve"> (Technical Report). </w:t>
      </w:r>
      <w:r w:rsidRPr="00046769">
        <w:t>(2013). CIDH.</w:t>
      </w:r>
    </w:p>
    <w:p w14:paraId="278759BB" w14:textId="77777777" w:rsidR="00046769" w:rsidRPr="00046769" w:rsidRDefault="00046769" w:rsidP="00A274A2">
      <w:pPr>
        <w:pStyle w:val="Bibliography"/>
        <w:ind w:left="720" w:hanging="720"/>
      </w:pPr>
      <w:r w:rsidRPr="00046769">
        <w:t xml:space="preserve">Ocampo, E. (2019). </w:t>
      </w:r>
      <w:r w:rsidRPr="00046769">
        <w:rPr>
          <w:i/>
          <w:iCs/>
        </w:rPr>
        <w:t>The Economic Analysis of Populism: A Selective Review of the Literature</w:t>
      </w:r>
      <w:r w:rsidRPr="00046769">
        <w:t xml:space="preserve"> (Documentos de Trabajo). UCEMA.</w:t>
      </w:r>
    </w:p>
    <w:p w14:paraId="0E8A2677" w14:textId="77777777" w:rsidR="00046769" w:rsidRPr="00046769" w:rsidRDefault="00046769" w:rsidP="00A274A2">
      <w:pPr>
        <w:pStyle w:val="Bibliography"/>
        <w:ind w:left="720" w:hanging="720"/>
      </w:pPr>
      <w:r w:rsidRPr="00046769">
        <w:t xml:space="preserve">Pallais, E. (2009). Rule of Law in Nicaragua: The Consequences of Governing by “El Pacto.” </w:t>
      </w:r>
      <w:r w:rsidRPr="00046769">
        <w:rPr>
          <w:i/>
          <w:iCs/>
        </w:rPr>
        <w:t>SSRN Electronic Journal</w:t>
      </w:r>
      <w:r w:rsidRPr="00046769">
        <w:t>. https://doi.org/10.2139/ssrn.1440944</w:t>
      </w:r>
    </w:p>
    <w:p w14:paraId="64F25A4D" w14:textId="77777777" w:rsidR="00046769" w:rsidRPr="00046769" w:rsidRDefault="00046769" w:rsidP="00A274A2">
      <w:pPr>
        <w:pStyle w:val="Bibliography"/>
        <w:ind w:left="720" w:hanging="720"/>
      </w:pPr>
      <w:r w:rsidRPr="00046769">
        <w:t xml:space="preserve">Riker, W. H. (1982). </w:t>
      </w:r>
      <w:r w:rsidRPr="00046769">
        <w:rPr>
          <w:i/>
          <w:iCs/>
        </w:rPr>
        <w:t>Liberalism Against Populism: A Confrontation Between the Theory of Democracy and the Theory of Social Choice</w:t>
      </w:r>
      <w:r w:rsidRPr="00046769">
        <w:t xml:space="preserve"> (Issue 1988). Waveland Pr Inc.</w:t>
      </w:r>
    </w:p>
    <w:p w14:paraId="407F2938" w14:textId="77777777" w:rsidR="00046769" w:rsidRPr="00046769" w:rsidRDefault="00046769" w:rsidP="00A274A2">
      <w:pPr>
        <w:pStyle w:val="Bibliography"/>
        <w:ind w:left="720" w:hanging="720"/>
      </w:pPr>
      <w:r w:rsidRPr="00046769">
        <w:t xml:space="preserve">Rode, M., &amp; Revuelta, J. (2015). The Wild Bunch! An empirical note on populism and economic institutions. </w:t>
      </w:r>
      <w:r w:rsidRPr="00046769">
        <w:rPr>
          <w:i/>
          <w:iCs/>
        </w:rPr>
        <w:t>Economics of Governance</w:t>
      </w:r>
      <w:r w:rsidRPr="00046769">
        <w:t xml:space="preserve">, </w:t>
      </w:r>
      <w:r w:rsidRPr="00046769">
        <w:rPr>
          <w:i/>
          <w:iCs/>
        </w:rPr>
        <w:t>16</w:t>
      </w:r>
      <w:r w:rsidRPr="00046769">
        <w:t>(1), 73–96. https://doi.org/10.1007/s10101-014-0154-5</w:t>
      </w:r>
    </w:p>
    <w:p w14:paraId="695D1CBD" w14:textId="77777777" w:rsidR="00046769" w:rsidRPr="00046769" w:rsidRDefault="00046769" w:rsidP="00A274A2">
      <w:pPr>
        <w:pStyle w:val="Bibliography"/>
        <w:ind w:left="720" w:hanging="720"/>
      </w:pPr>
      <w:r w:rsidRPr="00046769">
        <w:t xml:space="preserve">Rodrik, D. (2018). Is Populism Necessarily Bad Economics? </w:t>
      </w:r>
      <w:r w:rsidRPr="00046769">
        <w:rPr>
          <w:i/>
          <w:iCs/>
        </w:rPr>
        <w:t>AEA Papers and Proceedings</w:t>
      </w:r>
      <w:r w:rsidRPr="00046769">
        <w:t xml:space="preserve">, </w:t>
      </w:r>
      <w:r w:rsidRPr="00046769">
        <w:rPr>
          <w:i/>
          <w:iCs/>
        </w:rPr>
        <w:t>108</w:t>
      </w:r>
      <w:r w:rsidRPr="00046769">
        <w:t>(May), 196–199. https://doi.org/10.1257/pandp.20181122</w:t>
      </w:r>
    </w:p>
    <w:p w14:paraId="34245EDE" w14:textId="77777777" w:rsidR="00046769" w:rsidRPr="00046769" w:rsidRDefault="00046769" w:rsidP="00A274A2">
      <w:pPr>
        <w:pStyle w:val="Bibliography"/>
        <w:ind w:left="720" w:hanging="720"/>
      </w:pPr>
      <w:r w:rsidRPr="007404C2">
        <w:rPr>
          <w:lang w:val="es-AR"/>
        </w:rPr>
        <w:t xml:space="preserve">Rodrik, D., Subramanian, A., &amp; Trebbi, F. (2004). </w:t>
      </w:r>
      <w:r w:rsidRPr="00046769">
        <w:t xml:space="preserve">Institutions Rule: The Primacy of Institutions Over Geography and Integration in Economic Development. </w:t>
      </w:r>
      <w:r w:rsidRPr="00046769">
        <w:rPr>
          <w:i/>
          <w:iCs/>
        </w:rPr>
        <w:t>Journal of Economic Growth</w:t>
      </w:r>
      <w:r w:rsidRPr="00046769">
        <w:t xml:space="preserve">, </w:t>
      </w:r>
      <w:r w:rsidRPr="00046769">
        <w:rPr>
          <w:i/>
          <w:iCs/>
        </w:rPr>
        <w:t>9</w:t>
      </w:r>
      <w:r w:rsidRPr="00046769">
        <w:t>(2), 131–165. https://doi.org/10.1023/B:JOEG.0000031425.72248.85</w:t>
      </w:r>
    </w:p>
    <w:p w14:paraId="72584D2D" w14:textId="77777777" w:rsidR="00046769" w:rsidRPr="00046769" w:rsidRDefault="00046769" w:rsidP="00A274A2">
      <w:pPr>
        <w:pStyle w:val="Bibliography"/>
        <w:ind w:left="720" w:hanging="720"/>
      </w:pPr>
      <w:r w:rsidRPr="00046769">
        <w:t xml:space="preserve">Sachs, J. D. (1990). Social Conflict and Populist Policies in Latin America. In R. Brunetta &amp; C. Dell’Aringa (Eds.), </w:t>
      </w:r>
      <w:r w:rsidRPr="00046769">
        <w:rPr>
          <w:i/>
          <w:iCs/>
        </w:rPr>
        <w:t>Labour Relations and Economic Performance</w:t>
      </w:r>
      <w:r w:rsidRPr="00046769">
        <w:t xml:space="preserve"> (pp. 137–169).</w:t>
      </w:r>
    </w:p>
    <w:p w14:paraId="4095B215" w14:textId="77777777" w:rsidR="00046769" w:rsidRPr="00046769" w:rsidRDefault="00046769" w:rsidP="00A274A2">
      <w:pPr>
        <w:pStyle w:val="Bibliography"/>
        <w:ind w:left="720" w:hanging="720"/>
      </w:pPr>
      <w:r w:rsidRPr="00046769">
        <w:t xml:space="preserve">Seligson, M. A. (2007). The Rise of Populism and the Left in Latin America. </w:t>
      </w:r>
      <w:r w:rsidRPr="00046769">
        <w:rPr>
          <w:i/>
          <w:iCs/>
        </w:rPr>
        <w:t>Journal of Democracy</w:t>
      </w:r>
      <w:r w:rsidRPr="00046769">
        <w:t xml:space="preserve">, </w:t>
      </w:r>
      <w:r w:rsidRPr="00046769">
        <w:rPr>
          <w:i/>
          <w:iCs/>
        </w:rPr>
        <w:t>18</w:t>
      </w:r>
      <w:r w:rsidRPr="00046769">
        <w:t>(3), 81–95. https://doi.org/10.1353/jod.2007.0057</w:t>
      </w:r>
    </w:p>
    <w:p w14:paraId="49DD977C" w14:textId="77777777" w:rsidR="00046769" w:rsidRPr="00046769" w:rsidRDefault="00046769" w:rsidP="00A274A2">
      <w:pPr>
        <w:pStyle w:val="Bibliography"/>
        <w:ind w:left="720" w:hanging="720"/>
      </w:pPr>
      <w:r w:rsidRPr="00046769">
        <w:t xml:space="preserve">Spruk, R. (2019). The Rise and Fall of Argentina. </w:t>
      </w:r>
      <w:r w:rsidRPr="00046769">
        <w:rPr>
          <w:i/>
          <w:iCs/>
        </w:rPr>
        <w:t>Latin American Economic Review</w:t>
      </w:r>
      <w:r w:rsidRPr="00046769">
        <w:t xml:space="preserve">, </w:t>
      </w:r>
      <w:r w:rsidRPr="00046769">
        <w:rPr>
          <w:i/>
          <w:iCs/>
        </w:rPr>
        <w:t>28</w:t>
      </w:r>
      <w:r w:rsidRPr="00046769">
        <w:t>(16), 16. https://doi.org/10.1186/s40503-019-0076-2</w:t>
      </w:r>
    </w:p>
    <w:p w14:paraId="5509514E" w14:textId="77777777" w:rsidR="00046769" w:rsidRPr="00046769" w:rsidRDefault="00046769" w:rsidP="00A274A2">
      <w:pPr>
        <w:pStyle w:val="Bibliography"/>
        <w:ind w:left="720" w:hanging="720"/>
      </w:pPr>
      <w:r w:rsidRPr="007404C2">
        <w:rPr>
          <w:lang w:val="es-AR"/>
        </w:rPr>
        <w:lastRenderedPageBreak/>
        <w:t xml:space="preserve">Strobl, M., Sáenz De Viteri, A., Rode, M., &amp; Bjørnskov, C. (2023). </w:t>
      </w:r>
      <w:r w:rsidRPr="00046769">
        <w:t xml:space="preserve">Populism and inequality: Does reality match the populist rhetoric? </w:t>
      </w:r>
      <w:r w:rsidRPr="00046769">
        <w:rPr>
          <w:i/>
          <w:iCs/>
        </w:rPr>
        <w:t>Journal of Economic Behavior &amp; Organization</w:t>
      </w:r>
      <w:r w:rsidRPr="00046769">
        <w:t xml:space="preserve">, </w:t>
      </w:r>
      <w:r w:rsidRPr="00046769">
        <w:rPr>
          <w:i/>
          <w:iCs/>
        </w:rPr>
        <w:t>207</w:t>
      </w:r>
      <w:r w:rsidRPr="00046769">
        <w:t>, 1–17. https://doi.org/10.1016/j.jebo.2023.01.010</w:t>
      </w:r>
    </w:p>
    <w:p w14:paraId="6180EE55" w14:textId="77777777" w:rsidR="00046769" w:rsidRPr="00046769" w:rsidRDefault="00046769" w:rsidP="00A274A2">
      <w:pPr>
        <w:pStyle w:val="Bibliography"/>
        <w:ind w:left="720" w:hanging="720"/>
      </w:pPr>
      <w:r w:rsidRPr="00046769">
        <w:t xml:space="preserve">Weyland, K. (2013). Latin America’s Authoritarian Drift. </w:t>
      </w:r>
      <w:r w:rsidRPr="00046769">
        <w:rPr>
          <w:i/>
          <w:iCs/>
        </w:rPr>
        <w:t>Journal of Democracy</w:t>
      </w:r>
      <w:r w:rsidRPr="00046769">
        <w:t xml:space="preserve">, </w:t>
      </w:r>
      <w:r w:rsidRPr="00046769">
        <w:rPr>
          <w:i/>
          <w:iCs/>
        </w:rPr>
        <w:t>24</w:t>
      </w:r>
      <w:r w:rsidRPr="00046769">
        <w:t>(3), 18–32.</w:t>
      </w:r>
    </w:p>
    <w:p w14:paraId="2B093E45" w14:textId="4FB73F8D" w:rsidR="00BA685F" w:rsidRPr="00BA685F" w:rsidRDefault="00085EBF" w:rsidP="00A274A2">
      <w:pPr>
        <w:pStyle w:val="Bibliography"/>
        <w:numPr>
          <w:ilvl w:val="0"/>
          <w:numId w:val="0"/>
        </w:numPr>
        <w:ind w:left="720" w:hanging="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D9601" w14:textId="77777777" w:rsidR="00E56F33" w:rsidRDefault="00E56F33" w:rsidP="005807A4">
      <w:r>
        <w:separator/>
      </w:r>
    </w:p>
    <w:p w14:paraId="4EC05F7B" w14:textId="77777777" w:rsidR="00E56F33" w:rsidRDefault="00E56F33"/>
  </w:endnote>
  <w:endnote w:type="continuationSeparator" w:id="0">
    <w:p w14:paraId="582A7087" w14:textId="77777777" w:rsidR="00E56F33" w:rsidRDefault="00E56F33" w:rsidP="005807A4">
      <w:r>
        <w:continuationSeparator/>
      </w:r>
    </w:p>
    <w:p w14:paraId="6F2BDF7B" w14:textId="77777777" w:rsidR="00E56F33" w:rsidRDefault="00E56F33"/>
  </w:endnote>
  <w:endnote w:type="continuationNotice" w:id="1">
    <w:p w14:paraId="29CFD395" w14:textId="77777777" w:rsidR="00E56F33" w:rsidRDefault="00E56F33" w:rsidP="005807A4"/>
    <w:p w14:paraId="24F4BBDF" w14:textId="77777777" w:rsidR="00E56F33" w:rsidRDefault="00E56F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EndPr/>
    <w:sdtContent>
      <w:sdt>
        <w:sdtPr>
          <w:rPr>
            <w:rFonts w:ascii="Cambria" w:hAnsi="Cambria"/>
          </w:rPr>
          <w:id w:val="-1769616900"/>
          <w:docPartObj>
            <w:docPartGallery w:val="Page Numbers (Top of Page)"/>
            <w:docPartUnique/>
          </w:docPartObj>
        </w:sdtPr>
        <w:sdtEnd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5B945" w14:textId="77777777" w:rsidR="00E56F33" w:rsidRDefault="00E56F33">
      <w:r>
        <w:separator/>
      </w:r>
    </w:p>
  </w:footnote>
  <w:footnote w:type="continuationSeparator" w:id="0">
    <w:p w14:paraId="3D7E5EC0" w14:textId="77777777" w:rsidR="00E56F33" w:rsidRDefault="00E56F33">
      <w:r>
        <w:continuationSeparator/>
      </w:r>
    </w:p>
  </w:footnote>
  <w:footnote w:type="continuationNotice" w:id="1">
    <w:p w14:paraId="5B0FD3D2" w14:textId="77777777" w:rsidR="00E56F33" w:rsidRPr="00B831DA" w:rsidRDefault="00E56F33" w:rsidP="00B831DA">
      <w:pPr>
        <w:pStyle w:val="Footer"/>
      </w:pPr>
    </w:p>
  </w:footnote>
  <w:footnote w:id="2">
    <w:p w14:paraId="29A065CF" w14:textId="3C60D8B3"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046769">
        <w:instrText xml:space="preserve"> ADDIN ZOTERO_ITEM CSL_CITATION {"citationID":"ncdzqya3","properties":{"formattedCitation":"(de la Torre, 2013; Laclau, 2005)","plainCitation":"(de la Torre, 2013; Laclau, 2005)","noteIndex":1},"citationItems":[{"id":2137,"uris":["http://zotero.org/users/5299515/items/PD9GR99Z"],"itemData":{"id":2137,"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039,"uris":["http://zotero.org/users/5299515/items/N4R9XMD5"],"itemData":{"id":20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046769">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090,"uris":["http://zotero.org/users/5299515/items/4AFHAV9T"],"itemData":{"id":2090,"type":"book","event-place":"Chicago","publisher":"University of Chicago Press","publisher-place":"Chicago","title":"The Macroeconomics of Populism in Latin America","editor":[{"family":"Dornbusch","given":"Rudiger"},{"family":"Edwards","given":"Sebastian"}],"issued":{"date-parts":[["1992"]]}}},{"id":181,"uris":["http://zotero.org/users/5299515/items/R3T2D92A"],"itemData":{"id":181,"type":"book","event-place":"Chicago","note":"Citation Key: Edwards2010","publisher":"Chicago University Press","publisher-place":"Chicago","title":"Left Behind: Latin America and the False Promise of Populism","author":[{"family":"Edwards","given":"Sebastian"}],"issued":{"date-parts":[["2010"]]}}},{"id":173,"uris":["http://zotero.org/users/5299515/items/3PWPEDKD"],"itemData":{"id":173,"type":"report","collection-title":"Documentos de Trabajo","event-place":"Buenos Aires","note":"Citation Key: Ocampo2019","publisher":"UCEMA","publisher-place":"Buenos Aires","title":"The Economic Analysis of Populism: A Selective Review of the Literature","author":[{"family":"Ocampo","given":"Emilio"}],"issued":{"date-parts":[["2019"]]}}},{"id":1267,"uris":["http://zotero.org/users/5299515/items/T8VIRIP4"],"itemData":{"id":1267,"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046769">
        <w:instrText xml:space="preserve"> ADDIN ZOTERO_ITEM CSL_CITATION {"citationID":"bO04uvX8","properties":{"formattedCitation":"(Abts &amp; Rummens, 2007; de la Torre, 2016, 2017; Doyle, 2011)","plainCitation":"(Abts &amp; Rummens, 2007; de la Torre, 2016, 2017; Doyle, 2011)","noteIndex":1},"citationItems":[{"id":1085,"uris":["http://zotero.org/users/5299515/items/VDJQ9JLZ"],"itemData":{"id":1085,"type":"article-journal","container-title":"Political Studies","DOI":"10.1111/j.1467-9248.2007.00657.x","ISSN":"0032-3217","issue":"2","note":"Citation Key: Abts2007","page":"405-424","title":"Populism versus Democracy","volume":"55","author":[{"family":"Abts","given":"Koen"},{"family":"Rummens","given":"Stefan"}],"issued":{"date-parts":[["2007",6,29]]}}},{"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1262,"uris":["http://zotero.org/users/5299515/items/35BXYKU4"],"itemData":{"id":1262,"type":"article-journal","container-title":"Javnost - The Public","DOI":"10.1080/13183222.2017.1330731","ISSN":"1318-3222","issue":"4","note":"Citation Key: DelaTorre2017","page":"375-390","title":"Populism and Nationalism in Latin America","volume":"24","author":[{"family":"Torre","given":"Carlos","non-dropping-particle":"de la"}],"issued":{"date-parts":[["2017",10,2]]}}},{"id":2147,"uris":["http://zotero.org/users/5299515/items/8D5J9VPM"],"itemData":{"id":2147,"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046769">
        <w:instrText xml:space="preserve"> ADDIN ZOTERO_ITEM CSL_CITATION {"citationID":"YWQ6Y5jw","properties":{"formattedCitation":"(Bastos et al., 2023; Dornbusch &amp; Edwards, 1990)","plainCitation":"(Bastos et al., 2023; Dornbusch &amp; Edwards, 1990)","noteIndex":1},"citationItems":[{"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046769">
        <w:instrText xml:space="preserve"> ADDIN ZOTERO_ITEM CSL_CITATION {"citationID":"Twi8Qp1Y","properties":{"formattedCitation":"(2007)","plainCitation":"(2007)","noteIndex":1},"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046769">
        <w:instrText xml:space="preserve"> ADDIN ZOTERO_ITEM CSL_CITATION {"citationID":"K2EZqmyg","properties":{"formattedCitation":"(2004, 2007)","plainCitation":"(2004, 2007)","noteIndex":1},"citationItems":[{"id":2034,"uris":["http://zotero.org/users/5299515/items/U6JXXNYY"],"itemData":{"id":2034,"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033,"uris":["http://zotero.org/users/5299515/items/SW57UT9B"],"itemData":{"id":2033,"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37313FC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w:t>
      </w:r>
      <w:r w:rsidR="00836F82">
        <w:t>Congress</w:t>
      </w:r>
      <w:r w:rsidR="0057266E">
        <w:t xml:space="preserve"> to </w:t>
      </w:r>
      <w:r w:rsidR="00E079C9">
        <w:t xml:space="preserve">move forward </w:t>
      </w:r>
      <w:r w:rsidR="00836F82">
        <w:t xml:space="preserve">with </w:t>
      </w:r>
      <w:r w:rsidR="00E079C9">
        <w:t xml:space="preserve">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2610B49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sFAKAaiXc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3A3"/>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621"/>
    <w:rsid w:val="00015789"/>
    <w:rsid w:val="000157A0"/>
    <w:rsid w:val="00015C69"/>
    <w:rsid w:val="00015DB2"/>
    <w:rsid w:val="000165F7"/>
    <w:rsid w:val="00016738"/>
    <w:rsid w:val="00016814"/>
    <w:rsid w:val="0001798E"/>
    <w:rsid w:val="00017BFC"/>
    <w:rsid w:val="00017D71"/>
    <w:rsid w:val="00017DF8"/>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5D35"/>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1C4"/>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5E77"/>
    <w:rsid w:val="00046769"/>
    <w:rsid w:val="00046B2F"/>
    <w:rsid w:val="00046E27"/>
    <w:rsid w:val="00047A0D"/>
    <w:rsid w:val="00047B77"/>
    <w:rsid w:val="00047BE8"/>
    <w:rsid w:val="00047D67"/>
    <w:rsid w:val="0005063E"/>
    <w:rsid w:val="0005067F"/>
    <w:rsid w:val="00050972"/>
    <w:rsid w:val="00050A9D"/>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AFB"/>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3DB"/>
    <w:rsid w:val="00056999"/>
    <w:rsid w:val="00056F4D"/>
    <w:rsid w:val="00057001"/>
    <w:rsid w:val="0005706C"/>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4C7A"/>
    <w:rsid w:val="00064CFC"/>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3A"/>
    <w:rsid w:val="000758D9"/>
    <w:rsid w:val="00075990"/>
    <w:rsid w:val="00075C52"/>
    <w:rsid w:val="00075D18"/>
    <w:rsid w:val="00075E7F"/>
    <w:rsid w:val="0007606B"/>
    <w:rsid w:val="000764AE"/>
    <w:rsid w:val="00076837"/>
    <w:rsid w:val="000768C3"/>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0C"/>
    <w:rsid w:val="000824F1"/>
    <w:rsid w:val="00082506"/>
    <w:rsid w:val="00082AEB"/>
    <w:rsid w:val="00083070"/>
    <w:rsid w:val="00083591"/>
    <w:rsid w:val="00083A75"/>
    <w:rsid w:val="00083BA2"/>
    <w:rsid w:val="00083F2A"/>
    <w:rsid w:val="0008405C"/>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C7A"/>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7F8"/>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C88"/>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43F"/>
    <w:rsid w:val="000E0782"/>
    <w:rsid w:val="000E08B2"/>
    <w:rsid w:val="000E0BE4"/>
    <w:rsid w:val="000E0CBE"/>
    <w:rsid w:val="000E0E98"/>
    <w:rsid w:val="000E1083"/>
    <w:rsid w:val="000E10CD"/>
    <w:rsid w:val="000E1273"/>
    <w:rsid w:val="000E1650"/>
    <w:rsid w:val="000E1708"/>
    <w:rsid w:val="000E17B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CF"/>
    <w:rsid w:val="000E54D5"/>
    <w:rsid w:val="000E553D"/>
    <w:rsid w:val="000E5969"/>
    <w:rsid w:val="000E5C9C"/>
    <w:rsid w:val="000E5EF4"/>
    <w:rsid w:val="000E6039"/>
    <w:rsid w:val="000E6619"/>
    <w:rsid w:val="000E6701"/>
    <w:rsid w:val="000E694F"/>
    <w:rsid w:val="000E69E0"/>
    <w:rsid w:val="000E6D39"/>
    <w:rsid w:val="000E6F1E"/>
    <w:rsid w:val="000E7049"/>
    <w:rsid w:val="000E726F"/>
    <w:rsid w:val="000E75B7"/>
    <w:rsid w:val="000E7ACF"/>
    <w:rsid w:val="000E7C35"/>
    <w:rsid w:val="000E7CFA"/>
    <w:rsid w:val="000E7EAC"/>
    <w:rsid w:val="000F0441"/>
    <w:rsid w:val="000F06E6"/>
    <w:rsid w:val="000F0A1B"/>
    <w:rsid w:val="000F0F34"/>
    <w:rsid w:val="000F0FE0"/>
    <w:rsid w:val="000F119E"/>
    <w:rsid w:val="000F11FF"/>
    <w:rsid w:val="000F12D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2F40"/>
    <w:rsid w:val="001030BF"/>
    <w:rsid w:val="0010317B"/>
    <w:rsid w:val="00103597"/>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5F94"/>
    <w:rsid w:val="001062BB"/>
    <w:rsid w:val="0010660A"/>
    <w:rsid w:val="00106A74"/>
    <w:rsid w:val="00106CDF"/>
    <w:rsid w:val="00106EE4"/>
    <w:rsid w:val="00107099"/>
    <w:rsid w:val="001071F1"/>
    <w:rsid w:val="00107230"/>
    <w:rsid w:val="001074B9"/>
    <w:rsid w:val="0010799C"/>
    <w:rsid w:val="00107B3C"/>
    <w:rsid w:val="00107B62"/>
    <w:rsid w:val="00107CF1"/>
    <w:rsid w:val="0011069C"/>
    <w:rsid w:val="001109C3"/>
    <w:rsid w:val="00110B12"/>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A2E"/>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A65"/>
    <w:rsid w:val="00125B43"/>
    <w:rsid w:val="00125FA5"/>
    <w:rsid w:val="0012621C"/>
    <w:rsid w:val="001262ED"/>
    <w:rsid w:val="0012630C"/>
    <w:rsid w:val="00126E04"/>
    <w:rsid w:val="00126E1A"/>
    <w:rsid w:val="0012734A"/>
    <w:rsid w:val="001277F3"/>
    <w:rsid w:val="00127C0E"/>
    <w:rsid w:val="00127C1C"/>
    <w:rsid w:val="00127F4F"/>
    <w:rsid w:val="00130245"/>
    <w:rsid w:val="0013067F"/>
    <w:rsid w:val="00130692"/>
    <w:rsid w:val="001310A1"/>
    <w:rsid w:val="001311FB"/>
    <w:rsid w:val="001312E4"/>
    <w:rsid w:val="00131313"/>
    <w:rsid w:val="00131708"/>
    <w:rsid w:val="001317F4"/>
    <w:rsid w:val="00131C67"/>
    <w:rsid w:val="00131CAF"/>
    <w:rsid w:val="00131DDF"/>
    <w:rsid w:val="00132016"/>
    <w:rsid w:val="0013205F"/>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BB2"/>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7C5"/>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38"/>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83B"/>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05"/>
    <w:rsid w:val="00167F28"/>
    <w:rsid w:val="00167FBD"/>
    <w:rsid w:val="001706BC"/>
    <w:rsid w:val="00170BD6"/>
    <w:rsid w:val="00170D49"/>
    <w:rsid w:val="00170DF9"/>
    <w:rsid w:val="00171C87"/>
    <w:rsid w:val="001720C5"/>
    <w:rsid w:val="00172374"/>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8A4"/>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5F"/>
    <w:rsid w:val="001A0EB0"/>
    <w:rsid w:val="001A0FC7"/>
    <w:rsid w:val="001A11DB"/>
    <w:rsid w:val="001A1ED3"/>
    <w:rsid w:val="001A22A4"/>
    <w:rsid w:val="001A26EC"/>
    <w:rsid w:val="001A2A61"/>
    <w:rsid w:val="001A2B2C"/>
    <w:rsid w:val="001A2D9F"/>
    <w:rsid w:val="001A2E06"/>
    <w:rsid w:val="001A3127"/>
    <w:rsid w:val="001A3741"/>
    <w:rsid w:val="001A38DC"/>
    <w:rsid w:val="001A3B8F"/>
    <w:rsid w:val="001A3CE3"/>
    <w:rsid w:val="001A3E99"/>
    <w:rsid w:val="001A3F49"/>
    <w:rsid w:val="001A422B"/>
    <w:rsid w:val="001A43A2"/>
    <w:rsid w:val="001A4580"/>
    <w:rsid w:val="001A4C19"/>
    <w:rsid w:val="001A4CD0"/>
    <w:rsid w:val="001A513B"/>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374"/>
    <w:rsid w:val="001B152E"/>
    <w:rsid w:val="001B1540"/>
    <w:rsid w:val="001B15A4"/>
    <w:rsid w:val="001B1840"/>
    <w:rsid w:val="001B18DD"/>
    <w:rsid w:val="001B1A8E"/>
    <w:rsid w:val="001B1B5C"/>
    <w:rsid w:val="001B1C41"/>
    <w:rsid w:val="001B1E3B"/>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0E00"/>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C53"/>
    <w:rsid w:val="001E4D7F"/>
    <w:rsid w:val="001E4E58"/>
    <w:rsid w:val="001E52B0"/>
    <w:rsid w:val="001E5322"/>
    <w:rsid w:val="001E542E"/>
    <w:rsid w:val="001E5954"/>
    <w:rsid w:val="001E5CCD"/>
    <w:rsid w:val="001E5EF1"/>
    <w:rsid w:val="001E6308"/>
    <w:rsid w:val="001E6656"/>
    <w:rsid w:val="001E6A8A"/>
    <w:rsid w:val="001E6CCD"/>
    <w:rsid w:val="001E6EB5"/>
    <w:rsid w:val="001E6EE5"/>
    <w:rsid w:val="001E757B"/>
    <w:rsid w:val="001E77BA"/>
    <w:rsid w:val="001E77FB"/>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C2"/>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580"/>
    <w:rsid w:val="001F75C9"/>
    <w:rsid w:val="001F75F3"/>
    <w:rsid w:val="001F7C8D"/>
    <w:rsid w:val="001F7D08"/>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7FD"/>
    <w:rsid w:val="00214926"/>
    <w:rsid w:val="00214952"/>
    <w:rsid w:val="00214D6E"/>
    <w:rsid w:val="00214E18"/>
    <w:rsid w:val="002153C7"/>
    <w:rsid w:val="002154F1"/>
    <w:rsid w:val="00215512"/>
    <w:rsid w:val="0021568F"/>
    <w:rsid w:val="002156B8"/>
    <w:rsid w:val="00216504"/>
    <w:rsid w:val="00216917"/>
    <w:rsid w:val="002169B0"/>
    <w:rsid w:val="00216B7E"/>
    <w:rsid w:val="00216C64"/>
    <w:rsid w:val="00217285"/>
    <w:rsid w:val="0021757D"/>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CC8"/>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FF7"/>
    <w:rsid w:val="00227052"/>
    <w:rsid w:val="002272B0"/>
    <w:rsid w:val="002272C7"/>
    <w:rsid w:val="002272EB"/>
    <w:rsid w:val="00227369"/>
    <w:rsid w:val="0022793D"/>
    <w:rsid w:val="00227BB8"/>
    <w:rsid w:val="00230223"/>
    <w:rsid w:val="00230687"/>
    <w:rsid w:val="002309DD"/>
    <w:rsid w:val="00230EB2"/>
    <w:rsid w:val="002310ED"/>
    <w:rsid w:val="002311A4"/>
    <w:rsid w:val="002312DE"/>
    <w:rsid w:val="00231348"/>
    <w:rsid w:val="002313CE"/>
    <w:rsid w:val="00231941"/>
    <w:rsid w:val="0023194F"/>
    <w:rsid w:val="00231C8B"/>
    <w:rsid w:val="002323DA"/>
    <w:rsid w:val="002325BD"/>
    <w:rsid w:val="002328D2"/>
    <w:rsid w:val="00232A59"/>
    <w:rsid w:val="00232C86"/>
    <w:rsid w:val="002332B4"/>
    <w:rsid w:val="00233C17"/>
    <w:rsid w:val="00233E54"/>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C14"/>
    <w:rsid w:val="00236D93"/>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8AA"/>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AFD"/>
    <w:rsid w:val="00253C2E"/>
    <w:rsid w:val="0025403E"/>
    <w:rsid w:val="002541ED"/>
    <w:rsid w:val="00254539"/>
    <w:rsid w:val="002547E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57922"/>
    <w:rsid w:val="002600FC"/>
    <w:rsid w:val="002603C4"/>
    <w:rsid w:val="00260875"/>
    <w:rsid w:val="002613E9"/>
    <w:rsid w:val="0026154C"/>
    <w:rsid w:val="0026173E"/>
    <w:rsid w:val="00261759"/>
    <w:rsid w:val="00261BEA"/>
    <w:rsid w:val="00261CDD"/>
    <w:rsid w:val="00261DE6"/>
    <w:rsid w:val="002620AE"/>
    <w:rsid w:val="00262204"/>
    <w:rsid w:val="00262395"/>
    <w:rsid w:val="0026270E"/>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04"/>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71"/>
    <w:rsid w:val="002873FB"/>
    <w:rsid w:val="00287434"/>
    <w:rsid w:val="00287439"/>
    <w:rsid w:val="00287569"/>
    <w:rsid w:val="002876F1"/>
    <w:rsid w:val="0028777A"/>
    <w:rsid w:val="002878BB"/>
    <w:rsid w:val="002879B7"/>
    <w:rsid w:val="00287CF6"/>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5FC4"/>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A7AEC"/>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551"/>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0E9"/>
    <w:rsid w:val="002E4155"/>
    <w:rsid w:val="002E44C3"/>
    <w:rsid w:val="002E454C"/>
    <w:rsid w:val="002E48DF"/>
    <w:rsid w:val="002E4921"/>
    <w:rsid w:val="002E4FD1"/>
    <w:rsid w:val="002E5133"/>
    <w:rsid w:val="002E554B"/>
    <w:rsid w:val="002E55D8"/>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4B9"/>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950"/>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0F5E"/>
    <w:rsid w:val="003111C5"/>
    <w:rsid w:val="003115F1"/>
    <w:rsid w:val="0031170A"/>
    <w:rsid w:val="0031173E"/>
    <w:rsid w:val="003121C0"/>
    <w:rsid w:val="00312787"/>
    <w:rsid w:val="00313423"/>
    <w:rsid w:val="00313823"/>
    <w:rsid w:val="00313DF6"/>
    <w:rsid w:val="003148A0"/>
    <w:rsid w:val="00315741"/>
    <w:rsid w:val="003159A5"/>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59"/>
    <w:rsid w:val="00327677"/>
    <w:rsid w:val="003279E4"/>
    <w:rsid w:val="003279FC"/>
    <w:rsid w:val="00327A73"/>
    <w:rsid w:val="00330305"/>
    <w:rsid w:val="003303EF"/>
    <w:rsid w:val="003304AE"/>
    <w:rsid w:val="0033050F"/>
    <w:rsid w:val="0033092D"/>
    <w:rsid w:val="00330FA6"/>
    <w:rsid w:val="00331861"/>
    <w:rsid w:val="00331A42"/>
    <w:rsid w:val="003322A8"/>
    <w:rsid w:val="003322E3"/>
    <w:rsid w:val="00332961"/>
    <w:rsid w:val="003329E8"/>
    <w:rsid w:val="00332E04"/>
    <w:rsid w:val="0033324C"/>
    <w:rsid w:val="003335FE"/>
    <w:rsid w:val="00333BA8"/>
    <w:rsid w:val="00333DA4"/>
    <w:rsid w:val="00333E30"/>
    <w:rsid w:val="00334022"/>
    <w:rsid w:val="00334072"/>
    <w:rsid w:val="003341A2"/>
    <w:rsid w:val="00334796"/>
    <w:rsid w:val="0033480C"/>
    <w:rsid w:val="00334B8E"/>
    <w:rsid w:val="00335690"/>
    <w:rsid w:val="003357E9"/>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9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37F"/>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888"/>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0A9"/>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6C42"/>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21F"/>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5882"/>
    <w:rsid w:val="00385E5F"/>
    <w:rsid w:val="00386473"/>
    <w:rsid w:val="00386B01"/>
    <w:rsid w:val="00386C25"/>
    <w:rsid w:val="00386D8D"/>
    <w:rsid w:val="00386EFA"/>
    <w:rsid w:val="00386FB3"/>
    <w:rsid w:val="003877BE"/>
    <w:rsid w:val="00387BF6"/>
    <w:rsid w:val="00387E09"/>
    <w:rsid w:val="00390052"/>
    <w:rsid w:val="0039024E"/>
    <w:rsid w:val="00390C58"/>
    <w:rsid w:val="00390D16"/>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6B7"/>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42"/>
    <w:rsid w:val="003A55FE"/>
    <w:rsid w:val="003A56BD"/>
    <w:rsid w:val="003A5B81"/>
    <w:rsid w:val="003A6652"/>
    <w:rsid w:val="003A6803"/>
    <w:rsid w:val="003A6B48"/>
    <w:rsid w:val="003A6BC1"/>
    <w:rsid w:val="003A6D78"/>
    <w:rsid w:val="003A6D97"/>
    <w:rsid w:val="003A6DE5"/>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6B"/>
    <w:rsid w:val="003C27C2"/>
    <w:rsid w:val="003C27C8"/>
    <w:rsid w:val="003C2B95"/>
    <w:rsid w:val="003C3203"/>
    <w:rsid w:val="003C36E5"/>
    <w:rsid w:val="003C377D"/>
    <w:rsid w:val="003C3948"/>
    <w:rsid w:val="003C3AC9"/>
    <w:rsid w:val="003C3C48"/>
    <w:rsid w:val="003C3C64"/>
    <w:rsid w:val="003C3F8C"/>
    <w:rsid w:val="003C483B"/>
    <w:rsid w:val="003C49C4"/>
    <w:rsid w:val="003C4D7C"/>
    <w:rsid w:val="003C4DC2"/>
    <w:rsid w:val="003C5452"/>
    <w:rsid w:val="003C559B"/>
    <w:rsid w:val="003C5716"/>
    <w:rsid w:val="003C5AF6"/>
    <w:rsid w:val="003C5B73"/>
    <w:rsid w:val="003C5BF7"/>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4F0E"/>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DF5"/>
    <w:rsid w:val="00403EC8"/>
    <w:rsid w:val="00403FFC"/>
    <w:rsid w:val="00404004"/>
    <w:rsid w:val="00404712"/>
    <w:rsid w:val="004049B5"/>
    <w:rsid w:val="00404B61"/>
    <w:rsid w:val="00404C07"/>
    <w:rsid w:val="00405071"/>
    <w:rsid w:val="004050F4"/>
    <w:rsid w:val="004051D5"/>
    <w:rsid w:val="00405D31"/>
    <w:rsid w:val="0040629F"/>
    <w:rsid w:val="0040638F"/>
    <w:rsid w:val="0040642C"/>
    <w:rsid w:val="00406987"/>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A21"/>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1C2"/>
    <w:rsid w:val="00443339"/>
    <w:rsid w:val="004433AF"/>
    <w:rsid w:val="00443977"/>
    <w:rsid w:val="00444518"/>
    <w:rsid w:val="004445D3"/>
    <w:rsid w:val="00444783"/>
    <w:rsid w:val="00444B7E"/>
    <w:rsid w:val="00444C52"/>
    <w:rsid w:val="0044504E"/>
    <w:rsid w:val="0044536F"/>
    <w:rsid w:val="00445471"/>
    <w:rsid w:val="00445912"/>
    <w:rsid w:val="00445CCD"/>
    <w:rsid w:val="00445EB0"/>
    <w:rsid w:val="00445FEB"/>
    <w:rsid w:val="00446101"/>
    <w:rsid w:val="0044670D"/>
    <w:rsid w:val="00446803"/>
    <w:rsid w:val="004469B5"/>
    <w:rsid w:val="00446D78"/>
    <w:rsid w:val="00446DD9"/>
    <w:rsid w:val="00446E17"/>
    <w:rsid w:val="00446F62"/>
    <w:rsid w:val="004473BE"/>
    <w:rsid w:val="004476D6"/>
    <w:rsid w:val="00447CE3"/>
    <w:rsid w:val="00447DC7"/>
    <w:rsid w:val="00447F34"/>
    <w:rsid w:val="004504AE"/>
    <w:rsid w:val="00451070"/>
    <w:rsid w:val="00451678"/>
    <w:rsid w:val="00451A13"/>
    <w:rsid w:val="00451D20"/>
    <w:rsid w:val="00451DA5"/>
    <w:rsid w:val="00452150"/>
    <w:rsid w:val="00452655"/>
    <w:rsid w:val="004528C1"/>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5C0"/>
    <w:rsid w:val="00456A80"/>
    <w:rsid w:val="00456EAF"/>
    <w:rsid w:val="00457032"/>
    <w:rsid w:val="004570AC"/>
    <w:rsid w:val="004574E7"/>
    <w:rsid w:val="00457673"/>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6BD9"/>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6E17"/>
    <w:rsid w:val="00477724"/>
    <w:rsid w:val="00477789"/>
    <w:rsid w:val="00477A25"/>
    <w:rsid w:val="00477DF6"/>
    <w:rsid w:val="00480023"/>
    <w:rsid w:val="004800E3"/>
    <w:rsid w:val="00480482"/>
    <w:rsid w:val="0048050D"/>
    <w:rsid w:val="00480553"/>
    <w:rsid w:val="0048060E"/>
    <w:rsid w:val="004809CF"/>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13E"/>
    <w:rsid w:val="004845AD"/>
    <w:rsid w:val="0048507F"/>
    <w:rsid w:val="0048569F"/>
    <w:rsid w:val="004858C0"/>
    <w:rsid w:val="004859EF"/>
    <w:rsid w:val="00485FC6"/>
    <w:rsid w:val="004868A4"/>
    <w:rsid w:val="00486A76"/>
    <w:rsid w:val="00486F16"/>
    <w:rsid w:val="004870C9"/>
    <w:rsid w:val="00487421"/>
    <w:rsid w:val="00487544"/>
    <w:rsid w:val="0048758C"/>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1E1"/>
    <w:rsid w:val="0049327B"/>
    <w:rsid w:val="00493441"/>
    <w:rsid w:val="00493711"/>
    <w:rsid w:val="004939FF"/>
    <w:rsid w:val="00493D79"/>
    <w:rsid w:val="00494120"/>
    <w:rsid w:val="004945F5"/>
    <w:rsid w:val="0049478C"/>
    <w:rsid w:val="004947A5"/>
    <w:rsid w:val="0049506A"/>
    <w:rsid w:val="004950B0"/>
    <w:rsid w:val="0049544F"/>
    <w:rsid w:val="004957B0"/>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BCE"/>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6BC"/>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2F"/>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3F"/>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6BF1"/>
    <w:rsid w:val="00526C2C"/>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4D"/>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3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638"/>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49C9"/>
    <w:rsid w:val="0057546E"/>
    <w:rsid w:val="00575629"/>
    <w:rsid w:val="00575855"/>
    <w:rsid w:val="00575DD1"/>
    <w:rsid w:val="00575F7E"/>
    <w:rsid w:val="00576132"/>
    <w:rsid w:val="0057685E"/>
    <w:rsid w:val="00576927"/>
    <w:rsid w:val="00576A66"/>
    <w:rsid w:val="00576D2D"/>
    <w:rsid w:val="00576EA5"/>
    <w:rsid w:val="0057710E"/>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021"/>
    <w:rsid w:val="00586321"/>
    <w:rsid w:val="00586511"/>
    <w:rsid w:val="005865E9"/>
    <w:rsid w:val="005869F4"/>
    <w:rsid w:val="00586B15"/>
    <w:rsid w:val="005873CF"/>
    <w:rsid w:val="005876B1"/>
    <w:rsid w:val="0058778E"/>
    <w:rsid w:val="005877AA"/>
    <w:rsid w:val="005901C9"/>
    <w:rsid w:val="00590677"/>
    <w:rsid w:val="005906BB"/>
    <w:rsid w:val="005908E1"/>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97E95"/>
    <w:rsid w:val="005A0035"/>
    <w:rsid w:val="005A0324"/>
    <w:rsid w:val="005A063A"/>
    <w:rsid w:val="005A09DC"/>
    <w:rsid w:val="005A0DCE"/>
    <w:rsid w:val="005A124C"/>
    <w:rsid w:val="005A125E"/>
    <w:rsid w:val="005A1832"/>
    <w:rsid w:val="005A1A89"/>
    <w:rsid w:val="005A1A99"/>
    <w:rsid w:val="005A2530"/>
    <w:rsid w:val="005A27BD"/>
    <w:rsid w:val="005A2FCB"/>
    <w:rsid w:val="005A3095"/>
    <w:rsid w:val="005A3173"/>
    <w:rsid w:val="005A3960"/>
    <w:rsid w:val="005A3FE4"/>
    <w:rsid w:val="005A45FE"/>
    <w:rsid w:val="005A4A17"/>
    <w:rsid w:val="005A506E"/>
    <w:rsid w:val="005A5096"/>
    <w:rsid w:val="005A521E"/>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9C6"/>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6E53"/>
    <w:rsid w:val="005E701D"/>
    <w:rsid w:val="005E704D"/>
    <w:rsid w:val="005E7A22"/>
    <w:rsid w:val="005E7C57"/>
    <w:rsid w:val="005E7CB6"/>
    <w:rsid w:val="005E7E85"/>
    <w:rsid w:val="005E7E86"/>
    <w:rsid w:val="005E7FBC"/>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C25"/>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0F40"/>
    <w:rsid w:val="006014D5"/>
    <w:rsid w:val="00601BA6"/>
    <w:rsid w:val="00601C7F"/>
    <w:rsid w:val="00601CE9"/>
    <w:rsid w:val="00601D86"/>
    <w:rsid w:val="00601E26"/>
    <w:rsid w:val="00602029"/>
    <w:rsid w:val="006027DB"/>
    <w:rsid w:val="00602BB8"/>
    <w:rsid w:val="00602E69"/>
    <w:rsid w:val="00603061"/>
    <w:rsid w:val="006032A6"/>
    <w:rsid w:val="006033B5"/>
    <w:rsid w:val="0060387F"/>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502"/>
    <w:rsid w:val="00615809"/>
    <w:rsid w:val="00615ABB"/>
    <w:rsid w:val="00615B51"/>
    <w:rsid w:val="00616009"/>
    <w:rsid w:val="00616021"/>
    <w:rsid w:val="006160DB"/>
    <w:rsid w:val="00616283"/>
    <w:rsid w:val="00616A35"/>
    <w:rsid w:val="00616D6C"/>
    <w:rsid w:val="00616F26"/>
    <w:rsid w:val="006173DB"/>
    <w:rsid w:val="00617506"/>
    <w:rsid w:val="0061791A"/>
    <w:rsid w:val="00617AB9"/>
    <w:rsid w:val="00617C19"/>
    <w:rsid w:val="00617C68"/>
    <w:rsid w:val="00617CD6"/>
    <w:rsid w:val="00617D9D"/>
    <w:rsid w:val="00620BFB"/>
    <w:rsid w:val="00620CBE"/>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3B"/>
    <w:rsid w:val="00623E91"/>
    <w:rsid w:val="006240DA"/>
    <w:rsid w:val="00624178"/>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4B9"/>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A44"/>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1C"/>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4EE"/>
    <w:rsid w:val="00651E00"/>
    <w:rsid w:val="006520E4"/>
    <w:rsid w:val="006521BB"/>
    <w:rsid w:val="00652207"/>
    <w:rsid w:val="006523BA"/>
    <w:rsid w:val="00652532"/>
    <w:rsid w:val="006526B5"/>
    <w:rsid w:val="006526F6"/>
    <w:rsid w:val="0065283F"/>
    <w:rsid w:val="006528C9"/>
    <w:rsid w:val="00652BE7"/>
    <w:rsid w:val="00652C81"/>
    <w:rsid w:val="00653374"/>
    <w:rsid w:val="0065356E"/>
    <w:rsid w:val="006537EE"/>
    <w:rsid w:val="0065382D"/>
    <w:rsid w:val="00653B31"/>
    <w:rsid w:val="00653CBA"/>
    <w:rsid w:val="00653F9A"/>
    <w:rsid w:val="00654230"/>
    <w:rsid w:val="00654899"/>
    <w:rsid w:val="00654B60"/>
    <w:rsid w:val="00654F44"/>
    <w:rsid w:val="00655335"/>
    <w:rsid w:val="0065551F"/>
    <w:rsid w:val="006555D7"/>
    <w:rsid w:val="00655B48"/>
    <w:rsid w:val="006561E6"/>
    <w:rsid w:val="0065649C"/>
    <w:rsid w:val="006564E5"/>
    <w:rsid w:val="0065681D"/>
    <w:rsid w:val="00656A1F"/>
    <w:rsid w:val="00656E44"/>
    <w:rsid w:val="00657105"/>
    <w:rsid w:val="00657173"/>
    <w:rsid w:val="00657410"/>
    <w:rsid w:val="006574EF"/>
    <w:rsid w:val="00657B3D"/>
    <w:rsid w:val="00657C8C"/>
    <w:rsid w:val="00657CD1"/>
    <w:rsid w:val="00657F9B"/>
    <w:rsid w:val="00657FBB"/>
    <w:rsid w:val="00660383"/>
    <w:rsid w:val="0066047D"/>
    <w:rsid w:val="006605AE"/>
    <w:rsid w:val="006605E1"/>
    <w:rsid w:val="0066061B"/>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A62"/>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949"/>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C56"/>
    <w:rsid w:val="00674D0F"/>
    <w:rsid w:val="0067503F"/>
    <w:rsid w:val="006755C7"/>
    <w:rsid w:val="00675857"/>
    <w:rsid w:val="00675987"/>
    <w:rsid w:val="00675A2F"/>
    <w:rsid w:val="00675A45"/>
    <w:rsid w:val="00675B61"/>
    <w:rsid w:val="00675CD0"/>
    <w:rsid w:val="00676235"/>
    <w:rsid w:val="00676335"/>
    <w:rsid w:val="00676536"/>
    <w:rsid w:val="0067659A"/>
    <w:rsid w:val="0067666B"/>
    <w:rsid w:val="006767A2"/>
    <w:rsid w:val="0067682F"/>
    <w:rsid w:val="00676A11"/>
    <w:rsid w:val="00676D8A"/>
    <w:rsid w:val="0067741C"/>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AB"/>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0F93"/>
    <w:rsid w:val="006C13C4"/>
    <w:rsid w:val="006C16C8"/>
    <w:rsid w:val="006C1747"/>
    <w:rsid w:val="006C1837"/>
    <w:rsid w:val="006C192F"/>
    <w:rsid w:val="006C1B72"/>
    <w:rsid w:val="006C1E09"/>
    <w:rsid w:val="006C20CD"/>
    <w:rsid w:val="006C2265"/>
    <w:rsid w:val="006C26E0"/>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78B"/>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AD5"/>
    <w:rsid w:val="006E3BDC"/>
    <w:rsid w:val="006E3E9C"/>
    <w:rsid w:val="006E4354"/>
    <w:rsid w:val="006E4632"/>
    <w:rsid w:val="006E46DC"/>
    <w:rsid w:val="006E4E17"/>
    <w:rsid w:val="006E5468"/>
    <w:rsid w:val="006E5631"/>
    <w:rsid w:val="006E5B11"/>
    <w:rsid w:val="006E610B"/>
    <w:rsid w:val="006E62AE"/>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5AE"/>
    <w:rsid w:val="006F061E"/>
    <w:rsid w:val="006F07EC"/>
    <w:rsid w:val="006F091F"/>
    <w:rsid w:val="006F0931"/>
    <w:rsid w:val="006F0F8C"/>
    <w:rsid w:val="006F1095"/>
    <w:rsid w:val="006F115E"/>
    <w:rsid w:val="006F116A"/>
    <w:rsid w:val="006F124D"/>
    <w:rsid w:val="006F12FC"/>
    <w:rsid w:val="006F17AD"/>
    <w:rsid w:val="006F1CFA"/>
    <w:rsid w:val="006F207E"/>
    <w:rsid w:val="006F2503"/>
    <w:rsid w:val="006F2661"/>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63E"/>
    <w:rsid w:val="00701C7E"/>
    <w:rsid w:val="007020AA"/>
    <w:rsid w:val="00702294"/>
    <w:rsid w:val="00702589"/>
    <w:rsid w:val="00702C6C"/>
    <w:rsid w:val="00702D15"/>
    <w:rsid w:val="00702DD9"/>
    <w:rsid w:val="00702F18"/>
    <w:rsid w:val="00702F6A"/>
    <w:rsid w:val="00703016"/>
    <w:rsid w:val="007035BA"/>
    <w:rsid w:val="007035DC"/>
    <w:rsid w:val="007036C0"/>
    <w:rsid w:val="0070372C"/>
    <w:rsid w:val="007039D7"/>
    <w:rsid w:val="007039E5"/>
    <w:rsid w:val="00703C4B"/>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97"/>
    <w:rsid w:val="00720CB3"/>
    <w:rsid w:val="00721295"/>
    <w:rsid w:val="00721348"/>
    <w:rsid w:val="007213D3"/>
    <w:rsid w:val="00721501"/>
    <w:rsid w:val="0072173D"/>
    <w:rsid w:val="00721752"/>
    <w:rsid w:val="00721753"/>
    <w:rsid w:val="007217A1"/>
    <w:rsid w:val="00721A16"/>
    <w:rsid w:val="00721AA0"/>
    <w:rsid w:val="00721C23"/>
    <w:rsid w:val="00721D14"/>
    <w:rsid w:val="00721DC1"/>
    <w:rsid w:val="00721F44"/>
    <w:rsid w:val="0072220C"/>
    <w:rsid w:val="0072278A"/>
    <w:rsid w:val="0072354D"/>
    <w:rsid w:val="00723893"/>
    <w:rsid w:val="00723930"/>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08"/>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1C"/>
    <w:rsid w:val="0073289B"/>
    <w:rsid w:val="00732EAE"/>
    <w:rsid w:val="00732F4B"/>
    <w:rsid w:val="00733094"/>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4C2"/>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26"/>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A2"/>
    <w:rsid w:val="00760137"/>
    <w:rsid w:val="00760464"/>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61A"/>
    <w:rsid w:val="00771FF9"/>
    <w:rsid w:val="00772AD4"/>
    <w:rsid w:val="00772AE5"/>
    <w:rsid w:val="00772D5E"/>
    <w:rsid w:val="00773584"/>
    <w:rsid w:val="00773BEA"/>
    <w:rsid w:val="00773C12"/>
    <w:rsid w:val="00774248"/>
    <w:rsid w:val="007746FD"/>
    <w:rsid w:val="00774E4F"/>
    <w:rsid w:val="00774FF9"/>
    <w:rsid w:val="00775E24"/>
    <w:rsid w:val="00776C36"/>
    <w:rsid w:val="00777105"/>
    <w:rsid w:val="00777C3D"/>
    <w:rsid w:val="00777D04"/>
    <w:rsid w:val="00777EDD"/>
    <w:rsid w:val="00777F47"/>
    <w:rsid w:val="00777F93"/>
    <w:rsid w:val="00780893"/>
    <w:rsid w:val="0078098A"/>
    <w:rsid w:val="0078109F"/>
    <w:rsid w:val="0078110C"/>
    <w:rsid w:val="007811BB"/>
    <w:rsid w:val="00781BF5"/>
    <w:rsid w:val="00781D32"/>
    <w:rsid w:val="00781DFA"/>
    <w:rsid w:val="00782256"/>
    <w:rsid w:val="0078237D"/>
    <w:rsid w:val="00782BE3"/>
    <w:rsid w:val="00782F61"/>
    <w:rsid w:val="00783153"/>
    <w:rsid w:val="0078344E"/>
    <w:rsid w:val="00783934"/>
    <w:rsid w:val="007841A1"/>
    <w:rsid w:val="007844E6"/>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3C"/>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B7B"/>
    <w:rsid w:val="007B5CE7"/>
    <w:rsid w:val="007B63AA"/>
    <w:rsid w:val="007B682A"/>
    <w:rsid w:val="007B7971"/>
    <w:rsid w:val="007B7A5D"/>
    <w:rsid w:val="007B7C45"/>
    <w:rsid w:val="007B7C5C"/>
    <w:rsid w:val="007B7E85"/>
    <w:rsid w:val="007B7FFA"/>
    <w:rsid w:val="007C0052"/>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701"/>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7DA"/>
    <w:rsid w:val="007F2829"/>
    <w:rsid w:val="007F31A2"/>
    <w:rsid w:val="007F3653"/>
    <w:rsid w:val="007F36F2"/>
    <w:rsid w:val="007F393C"/>
    <w:rsid w:val="007F3D11"/>
    <w:rsid w:val="007F4033"/>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7F7E49"/>
    <w:rsid w:val="008000B6"/>
    <w:rsid w:val="0080031B"/>
    <w:rsid w:val="00800347"/>
    <w:rsid w:val="0080048A"/>
    <w:rsid w:val="00800CA3"/>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A9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27D74"/>
    <w:rsid w:val="00830274"/>
    <w:rsid w:val="0083038C"/>
    <w:rsid w:val="00830479"/>
    <w:rsid w:val="00830A8D"/>
    <w:rsid w:val="00830B84"/>
    <w:rsid w:val="00830EFF"/>
    <w:rsid w:val="00831135"/>
    <w:rsid w:val="00831615"/>
    <w:rsid w:val="0083194F"/>
    <w:rsid w:val="00831AB6"/>
    <w:rsid w:val="00831D62"/>
    <w:rsid w:val="00831EA0"/>
    <w:rsid w:val="00832092"/>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A4"/>
    <w:rsid w:val="00836EDD"/>
    <w:rsid w:val="00836F82"/>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260"/>
    <w:rsid w:val="0084452C"/>
    <w:rsid w:val="0084457E"/>
    <w:rsid w:val="0084469D"/>
    <w:rsid w:val="008446A9"/>
    <w:rsid w:val="008446C8"/>
    <w:rsid w:val="008448A8"/>
    <w:rsid w:val="00844978"/>
    <w:rsid w:val="008449E4"/>
    <w:rsid w:val="00844B0F"/>
    <w:rsid w:val="00844F4C"/>
    <w:rsid w:val="008451E3"/>
    <w:rsid w:val="00845376"/>
    <w:rsid w:val="008454B1"/>
    <w:rsid w:val="008459B0"/>
    <w:rsid w:val="00846042"/>
    <w:rsid w:val="00846E14"/>
    <w:rsid w:val="008470FA"/>
    <w:rsid w:val="008473AE"/>
    <w:rsid w:val="00847516"/>
    <w:rsid w:val="008475F9"/>
    <w:rsid w:val="00847694"/>
    <w:rsid w:val="00847AC6"/>
    <w:rsid w:val="00847C37"/>
    <w:rsid w:val="00847D6A"/>
    <w:rsid w:val="00847EE4"/>
    <w:rsid w:val="008500DC"/>
    <w:rsid w:val="008502EF"/>
    <w:rsid w:val="00850419"/>
    <w:rsid w:val="00850AB4"/>
    <w:rsid w:val="00850CDD"/>
    <w:rsid w:val="00850DC5"/>
    <w:rsid w:val="008510FA"/>
    <w:rsid w:val="00851222"/>
    <w:rsid w:val="00851903"/>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2EB"/>
    <w:rsid w:val="008616FA"/>
    <w:rsid w:val="008617A6"/>
    <w:rsid w:val="00861909"/>
    <w:rsid w:val="00861DF9"/>
    <w:rsid w:val="0086205D"/>
    <w:rsid w:val="008621CB"/>
    <w:rsid w:val="008621D0"/>
    <w:rsid w:val="00862232"/>
    <w:rsid w:val="008624DF"/>
    <w:rsid w:val="00862B2E"/>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30"/>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1A4D"/>
    <w:rsid w:val="008A21D2"/>
    <w:rsid w:val="008A22F0"/>
    <w:rsid w:val="008A2CC7"/>
    <w:rsid w:val="008A3780"/>
    <w:rsid w:val="008A3DEB"/>
    <w:rsid w:val="008A4206"/>
    <w:rsid w:val="008A42C0"/>
    <w:rsid w:val="008A47BD"/>
    <w:rsid w:val="008A4B1B"/>
    <w:rsid w:val="008A4E5F"/>
    <w:rsid w:val="008A4E77"/>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EB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1AB"/>
    <w:rsid w:val="008F34A8"/>
    <w:rsid w:val="008F34CC"/>
    <w:rsid w:val="008F3630"/>
    <w:rsid w:val="008F377F"/>
    <w:rsid w:val="008F3BE9"/>
    <w:rsid w:val="008F3CB7"/>
    <w:rsid w:val="008F3D61"/>
    <w:rsid w:val="008F43F1"/>
    <w:rsid w:val="008F43F8"/>
    <w:rsid w:val="008F462C"/>
    <w:rsid w:val="008F479A"/>
    <w:rsid w:val="008F4F90"/>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D5D"/>
    <w:rsid w:val="00900EEC"/>
    <w:rsid w:val="0090125A"/>
    <w:rsid w:val="00901F8D"/>
    <w:rsid w:val="009026CB"/>
    <w:rsid w:val="0090272D"/>
    <w:rsid w:val="00902BF7"/>
    <w:rsid w:val="00902D03"/>
    <w:rsid w:val="009032D7"/>
    <w:rsid w:val="009034B6"/>
    <w:rsid w:val="00903FB1"/>
    <w:rsid w:val="0090462B"/>
    <w:rsid w:val="009047D7"/>
    <w:rsid w:val="009048A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BC3"/>
    <w:rsid w:val="00914E66"/>
    <w:rsid w:val="00914EA2"/>
    <w:rsid w:val="009154CE"/>
    <w:rsid w:val="00915551"/>
    <w:rsid w:val="009158E2"/>
    <w:rsid w:val="00915943"/>
    <w:rsid w:val="00916020"/>
    <w:rsid w:val="009160FA"/>
    <w:rsid w:val="00916185"/>
    <w:rsid w:val="00916498"/>
    <w:rsid w:val="00916688"/>
    <w:rsid w:val="00916EE3"/>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85"/>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58B"/>
    <w:rsid w:val="0094274B"/>
    <w:rsid w:val="0094295A"/>
    <w:rsid w:val="009429B0"/>
    <w:rsid w:val="00942DE5"/>
    <w:rsid w:val="00942E4D"/>
    <w:rsid w:val="00943023"/>
    <w:rsid w:val="009432EB"/>
    <w:rsid w:val="0094332B"/>
    <w:rsid w:val="00943364"/>
    <w:rsid w:val="009433B3"/>
    <w:rsid w:val="0094342E"/>
    <w:rsid w:val="00943531"/>
    <w:rsid w:val="00943E90"/>
    <w:rsid w:val="00944034"/>
    <w:rsid w:val="0094413F"/>
    <w:rsid w:val="0094417D"/>
    <w:rsid w:val="009443C8"/>
    <w:rsid w:val="0094489D"/>
    <w:rsid w:val="00945136"/>
    <w:rsid w:val="00945429"/>
    <w:rsid w:val="009458FA"/>
    <w:rsid w:val="00945AF2"/>
    <w:rsid w:val="009464B5"/>
    <w:rsid w:val="00946601"/>
    <w:rsid w:val="0094669A"/>
    <w:rsid w:val="009469BA"/>
    <w:rsid w:val="00946A65"/>
    <w:rsid w:val="00946B48"/>
    <w:rsid w:val="00946F1A"/>
    <w:rsid w:val="0094744D"/>
    <w:rsid w:val="009476CF"/>
    <w:rsid w:val="00947C7F"/>
    <w:rsid w:val="00947D0D"/>
    <w:rsid w:val="009501C5"/>
    <w:rsid w:val="00950277"/>
    <w:rsid w:val="00950303"/>
    <w:rsid w:val="00950344"/>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948"/>
    <w:rsid w:val="00955C1A"/>
    <w:rsid w:val="00956133"/>
    <w:rsid w:val="0095616A"/>
    <w:rsid w:val="00956993"/>
    <w:rsid w:val="00956D84"/>
    <w:rsid w:val="00957274"/>
    <w:rsid w:val="00957606"/>
    <w:rsid w:val="009577AE"/>
    <w:rsid w:val="009608BB"/>
    <w:rsid w:val="00960A99"/>
    <w:rsid w:val="00960B5B"/>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B36"/>
    <w:rsid w:val="00966F60"/>
    <w:rsid w:val="0096708F"/>
    <w:rsid w:val="0096744C"/>
    <w:rsid w:val="0096763F"/>
    <w:rsid w:val="00967858"/>
    <w:rsid w:val="00967897"/>
    <w:rsid w:val="0096789C"/>
    <w:rsid w:val="00967EEB"/>
    <w:rsid w:val="00970166"/>
    <w:rsid w:val="00970759"/>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117"/>
    <w:rsid w:val="00980788"/>
    <w:rsid w:val="00981588"/>
    <w:rsid w:val="00981A21"/>
    <w:rsid w:val="00981BE1"/>
    <w:rsid w:val="00981F87"/>
    <w:rsid w:val="00981FCF"/>
    <w:rsid w:val="0098205F"/>
    <w:rsid w:val="009828C5"/>
    <w:rsid w:val="009828E1"/>
    <w:rsid w:val="00982980"/>
    <w:rsid w:val="00983651"/>
    <w:rsid w:val="0098367A"/>
    <w:rsid w:val="009836D0"/>
    <w:rsid w:val="0098397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33E"/>
    <w:rsid w:val="0099279E"/>
    <w:rsid w:val="00992815"/>
    <w:rsid w:val="009929C8"/>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BFE"/>
    <w:rsid w:val="009A3DCF"/>
    <w:rsid w:val="009A46E2"/>
    <w:rsid w:val="009A477B"/>
    <w:rsid w:val="009A4870"/>
    <w:rsid w:val="009A487F"/>
    <w:rsid w:val="009A48AF"/>
    <w:rsid w:val="009A4933"/>
    <w:rsid w:val="009A4962"/>
    <w:rsid w:val="009A496D"/>
    <w:rsid w:val="009A4C89"/>
    <w:rsid w:val="009A4DEF"/>
    <w:rsid w:val="009A54D4"/>
    <w:rsid w:val="009A575A"/>
    <w:rsid w:val="009A59EE"/>
    <w:rsid w:val="009A5B55"/>
    <w:rsid w:val="009A5ECC"/>
    <w:rsid w:val="009A5F7D"/>
    <w:rsid w:val="009A6272"/>
    <w:rsid w:val="009A62F3"/>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288"/>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10C"/>
    <w:rsid w:val="009D73B9"/>
    <w:rsid w:val="009D7C15"/>
    <w:rsid w:val="009E0690"/>
    <w:rsid w:val="009E0862"/>
    <w:rsid w:val="009E09BB"/>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BF5"/>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39F"/>
    <w:rsid w:val="00A06673"/>
    <w:rsid w:val="00A06CAD"/>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500"/>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5FA0"/>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662"/>
    <w:rsid w:val="00A24BA6"/>
    <w:rsid w:val="00A24ECC"/>
    <w:rsid w:val="00A24EDE"/>
    <w:rsid w:val="00A2535C"/>
    <w:rsid w:val="00A25BA6"/>
    <w:rsid w:val="00A25BDD"/>
    <w:rsid w:val="00A26423"/>
    <w:rsid w:val="00A26439"/>
    <w:rsid w:val="00A26815"/>
    <w:rsid w:val="00A26971"/>
    <w:rsid w:val="00A26ACC"/>
    <w:rsid w:val="00A26C5A"/>
    <w:rsid w:val="00A26FB4"/>
    <w:rsid w:val="00A274A2"/>
    <w:rsid w:val="00A276B5"/>
    <w:rsid w:val="00A27D3B"/>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37"/>
    <w:rsid w:val="00A32BE9"/>
    <w:rsid w:val="00A330F1"/>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67E"/>
    <w:rsid w:val="00A43A05"/>
    <w:rsid w:val="00A43A06"/>
    <w:rsid w:val="00A43B72"/>
    <w:rsid w:val="00A44256"/>
    <w:rsid w:val="00A44732"/>
    <w:rsid w:val="00A44C2E"/>
    <w:rsid w:val="00A44CC5"/>
    <w:rsid w:val="00A4526A"/>
    <w:rsid w:val="00A45998"/>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B"/>
    <w:rsid w:val="00A5023E"/>
    <w:rsid w:val="00A5078B"/>
    <w:rsid w:val="00A513A9"/>
    <w:rsid w:val="00A51741"/>
    <w:rsid w:val="00A517C3"/>
    <w:rsid w:val="00A5224F"/>
    <w:rsid w:val="00A5291F"/>
    <w:rsid w:val="00A52EF5"/>
    <w:rsid w:val="00A52FA4"/>
    <w:rsid w:val="00A532AA"/>
    <w:rsid w:val="00A533F6"/>
    <w:rsid w:val="00A539E7"/>
    <w:rsid w:val="00A53E0E"/>
    <w:rsid w:val="00A545B6"/>
    <w:rsid w:val="00A549F5"/>
    <w:rsid w:val="00A54B88"/>
    <w:rsid w:val="00A54E50"/>
    <w:rsid w:val="00A5530D"/>
    <w:rsid w:val="00A5560D"/>
    <w:rsid w:val="00A55C77"/>
    <w:rsid w:val="00A55D7D"/>
    <w:rsid w:val="00A55DAA"/>
    <w:rsid w:val="00A56542"/>
    <w:rsid w:val="00A56606"/>
    <w:rsid w:val="00A567A3"/>
    <w:rsid w:val="00A567F1"/>
    <w:rsid w:val="00A57796"/>
    <w:rsid w:val="00A57A9E"/>
    <w:rsid w:val="00A6019D"/>
    <w:rsid w:val="00A603D5"/>
    <w:rsid w:val="00A6040B"/>
    <w:rsid w:val="00A606A6"/>
    <w:rsid w:val="00A60711"/>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320"/>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224"/>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EDB"/>
    <w:rsid w:val="00A82F5E"/>
    <w:rsid w:val="00A83330"/>
    <w:rsid w:val="00A83535"/>
    <w:rsid w:val="00A83CE1"/>
    <w:rsid w:val="00A83FD9"/>
    <w:rsid w:val="00A8410E"/>
    <w:rsid w:val="00A84659"/>
    <w:rsid w:val="00A848BA"/>
    <w:rsid w:val="00A848DF"/>
    <w:rsid w:val="00A84C95"/>
    <w:rsid w:val="00A84EA7"/>
    <w:rsid w:val="00A84FA3"/>
    <w:rsid w:val="00A85442"/>
    <w:rsid w:val="00A8566A"/>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11F"/>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97FA4"/>
    <w:rsid w:val="00AA001E"/>
    <w:rsid w:val="00AA0143"/>
    <w:rsid w:val="00AA01E9"/>
    <w:rsid w:val="00AA026F"/>
    <w:rsid w:val="00AA046B"/>
    <w:rsid w:val="00AA0508"/>
    <w:rsid w:val="00AA0F0D"/>
    <w:rsid w:val="00AA12B8"/>
    <w:rsid w:val="00AA1459"/>
    <w:rsid w:val="00AA15A3"/>
    <w:rsid w:val="00AA2151"/>
    <w:rsid w:val="00AA259A"/>
    <w:rsid w:val="00AA25C0"/>
    <w:rsid w:val="00AA2FBB"/>
    <w:rsid w:val="00AA3013"/>
    <w:rsid w:val="00AA3093"/>
    <w:rsid w:val="00AA34B7"/>
    <w:rsid w:val="00AA38F3"/>
    <w:rsid w:val="00AA39BC"/>
    <w:rsid w:val="00AA3D0E"/>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110"/>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07B"/>
    <w:rsid w:val="00AC335A"/>
    <w:rsid w:val="00AC33C9"/>
    <w:rsid w:val="00AC33F6"/>
    <w:rsid w:val="00AC360C"/>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4FAF"/>
    <w:rsid w:val="00AD554C"/>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D79"/>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11D"/>
    <w:rsid w:val="00AF16A9"/>
    <w:rsid w:val="00AF1A80"/>
    <w:rsid w:val="00AF1B99"/>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C6D"/>
    <w:rsid w:val="00B03E2F"/>
    <w:rsid w:val="00B04114"/>
    <w:rsid w:val="00B041C8"/>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16D4"/>
    <w:rsid w:val="00B120C4"/>
    <w:rsid w:val="00B1236C"/>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1C"/>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3A0"/>
    <w:rsid w:val="00B25477"/>
    <w:rsid w:val="00B2575D"/>
    <w:rsid w:val="00B25983"/>
    <w:rsid w:val="00B25AB2"/>
    <w:rsid w:val="00B261F5"/>
    <w:rsid w:val="00B2636D"/>
    <w:rsid w:val="00B2638F"/>
    <w:rsid w:val="00B2658E"/>
    <w:rsid w:val="00B267FA"/>
    <w:rsid w:val="00B26B9B"/>
    <w:rsid w:val="00B26CCE"/>
    <w:rsid w:val="00B26CE4"/>
    <w:rsid w:val="00B26ED1"/>
    <w:rsid w:val="00B275FD"/>
    <w:rsid w:val="00B27665"/>
    <w:rsid w:val="00B276CE"/>
    <w:rsid w:val="00B276E8"/>
    <w:rsid w:val="00B279C9"/>
    <w:rsid w:val="00B27E46"/>
    <w:rsid w:val="00B27E5D"/>
    <w:rsid w:val="00B30056"/>
    <w:rsid w:val="00B3095E"/>
    <w:rsid w:val="00B30A3F"/>
    <w:rsid w:val="00B30CE6"/>
    <w:rsid w:val="00B30FAA"/>
    <w:rsid w:val="00B313AF"/>
    <w:rsid w:val="00B3151F"/>
    <w:rsid w:val="00B31DD9"/>
    <w:rsid w:val="00B32337"/>
    <w:rsid w:val="00B32A53"/>
    <w:rsid w:val="00B33253"/>
    <w:rsid w:val="00B333AB"/>
    <w:rsid w:val="00B3370E"/>
    <w:rsid w:val="00B33E27"/>
    <w:rsid w:val="00B33ECE"/>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2EA2"/>
    <w:rsid w:val="00B43318"/>
    <w:rsid w:val="00B4347F"/>
    <w:rsid w:val="00B44370"/>
    <w:rsid w:val="00B444F6"/>
    <w:rsid w:val="00B448FC"/>
    <w:rsid w:val="00B44DD4"/>
    <w:rsid w:val="00B44F99"/>
    <w:rsid w:val="00B45374"/>
    <w:rsid w:val="00B453DB"/>
    <w:rsid w:val="00B454FA"/>
    <w:rsid w:val="00B46337"/>
    <w:rsid w:val="00B464AE"/>
    <w:rsid w:val="00B46537"/>
    <w:rsid w:val="00B4665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BC3"/>
    <w:rsid w:val="00B53C21"/>
    <w:rsid w:val="00B5444C"/>
    <w:rsid w:val="00B54695"/>
    <w:rsid w:val="00B547A0"/>
    <w:rsid w:val="00B547CC"/>
    <w:rsid w:val="00B54937"/>
    <w:rsid w:val="00B54CDB"/>
    <w:rsid w:val="00B54FFF"/>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6D09"/>
    <w:rsid w:val="00B57114"/>
    <w:rsid w:val="00B57734"/>
    <w:rsid w:val="00B57A59"/>
    <w:rsid w:val="00B601C8"/>
    <w:rsid w:val="00B606EC"/>
    <w:rsid w:val="00B60BE4"/>
    <w:rsid w:val="00B60C5F"/>
    <w:rsid w:val="00B61600"/>
    <w:rsid w:val="00B624E3"/>
    <w:rsid w:val="00B62788"/>
    <w:rsid w:val="00B62B98"/>
    <w:rsid w:val="00B63350"/>
    <w:rsid w:val="00B63815"/>
    <w:rsid w:val="00B63979"/>
    <w:rsid w:val="00B63D85"/>
    <w:rsid w:val="00B64F11"/>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4AF"/>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0EF"/>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97AFB"/>
    <w:rsid w:val="00BA037E"/>
    <w:rsid w:val="00BA04B5"/>
    <w:rsid w:val="00BA0918"/>
    <w:rsid w:val="00BA0C77"/>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5E2"/>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09B"/>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36F2"/>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CBF"/>
    <w:rsid w:val="00BD0EED"/>
    <w:rsid w:val="00BD1A7A"/>
    <w:rsid w:val="00BD1F99"/>
    <w:rsid w:val="00BD2217"/>
    <w:rsid w:val="00BD2364"/>
    <w:rsid w:val="00BD2399"/>
    <w:rsid w:val="00BD23EF"/>
    <w:rsid w:val="00BD25F2"/>
    <w:rsid w:val="00BD3932"/>
    <w:rsid w:val="00BD3AC1"/>
    <w:rsid w:val="00BD3D36"/>
    <w:rsid w:val="00BD4C0C"/>
    <w:rsid w:val="00BD4EDB"/>
    <w:rsid w:val="00BD53BA"/>
    <w:rsid w:val="00BD5465"/>
    <w:rsid w:val="00BD5AC2"/>
    <w:rsid w:val="00BD5E4F"/>
    <w:rsid w:val="00BD5EBB"/>
    <w:rsid w:val="00BD61D3"/>
    <w:rsid w:val="00BD621E"/>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479"/>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2C9"/>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D46"/>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269"/>
    <w:rsid w:val="00C0783C"/>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8A8"/>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1EC3"/>
    <w:rsid w:val="00C325EF"/>
    <w:rsid w:val="00C326A1"/>
    <w:rsid w:val="00C32722"/>
    <w:rsid w:val="00C327D0"/>
    <w:rsid w:val="00C32A45"/>
    <w:rsid w:val="00C32A8A"/>
    <w:rsid w:val="00C32B95"/>
    <w:rsid w:val="00C330C8"/>
    <w:rsid w:val="00C331E0"/>
    <w:rsid w:val="00C33E6C"/>
    <w:rsid w:val="00C341E9"/>
    <w:rsid w:val="00C358C1"/>
    <w:rsid w:val="00C35928"/>
    <w:rsid w:val="00C36158"/>
    <w:rsid w:val="00C364F9"/>
    <w:rsid w:val="00C366B2"/>
    <w:rsid w:val="00C36706"/>
    <w:rsid w:val="00C3699D"/>
    <w:rsid w:val="00C36BCD"/>
    <w:rsid w:val="00C36C37"/>
    <w:rsid w:val="00C36CCB"/>
    <w:rsid w:val="00C36F32"/>
    <w:rsid w:val="00C3734B"/>
    <w:rsid w:val="00C3742E"/>
    <w:rsid w:val="00C374DB"/>
    <w:rsid w:val="00C37D48"/>
    <w:rsid w:val="00C37F40"/>
    <w:rsid w:val="00C37F68"/>
    <w:rsid w:val="00C4020F"/>
    <w:rsid w:val="00C4028B"/>
    <w:rsid w:val="00C403FF"/>
    <w:rsid w:val="00C40407"/>
    <w:rsid w:val="00C408C8"/>
    <w:rsid w:val="00C40A12"/>
    <w:rsid w:val="00C40DB1"/>
    <w:rsid w:val="00C40DD4"/>
    <w:rsid w:val="00C4102C"/>
    <w:rsid w:val="00C41375"/>
    <w:rsid w:val="00C41609"/>
    <w:rsid w:val="00C41750"/>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24"/>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57DD0"/>
    <w:rsid w:val="00C60072"/>
    <w:rsid w:val="00C6040D"/>
    <w:rsid w:val="00C60681"/>
    <w:rsid w:val="00C60944"/>
    <w:rsid w:val="00C60E0E"/>
    <w:rsid w:val="00C60E47"/>
    <w:rsid w:val="00C60FC0"/>
    <w:rsid w:val="00C6125F"/>
    <w:rsid w:val="00C62799"/>
    <w:rsid w:val="00C62B86"/>
    <w:rsid w:val="00C62B8F"/>
    <w:rsid w:val="00C62CB0"/>
    <w:rsid w:val="00C62CDD"/>
    <w:rsid w:val="00C6340C"/>
    <w:rsid w:val="00C63675"/>
    <w:rsid w:val="00C63752"/>
    <w:rsid w:val="00C63835"/>
    <w:rsid w:val="00C6385E"/>
    <w:rsid w:val="00C63B6C"/>
    <w:rsid w:val="00C63BD8"/>
    <w:rsid w:val="00C63EC7"/>
    <w:rsid w:val="00C6415E"/>
    <w:rsid w:val="00C64403"/>
    <w:rsid w:val="00C646AA"/>
    <w:rsid w:val="00C64FD3"/>
    <w:rsid w:val="00C650EA"/>
    <w:rsid w:val="00C651F0"/>
    <w:rsid w:val="00C65230"/>
    <w:rsid w:val="00C65321"/>
    <w:rsid w:val="00C6588A"/>
    <w:rsid w:val="00C65940"/>
    <w:rsid w:val="00C65D84"/>
    <w:rsid w:val="00C66379"/>
    <w:rsid w:val="00C665D7"/>
    <w:rsid w:val="00C66680"/>
    <w:rsid w:val="00C666BB"/>
    <w:rsid w:val="00C666BC"/>
    <w:rsid w:val="00C66907"/>
    <w:rsid w:val="00C66968"/>
    <w:rsid w:val="00C66C4C"/>
    <w:rsid w:val="00C66C54"/>
    <w:rsid w:val="00C6720C"/>
    <w:rsid w:val="00C6723F"/>
    <w:rsid w:val="00C678DE"/>
    <w:rsid w:val="00C67FF5"/>
    <w:rsid w:val="00C702E7"/>
    <w:rsid w:val="00C704CB"/>
    <w:rsid w:val="00C708AD"/>
    <w:rsid w:val="00C70D43"/>
    <w:rsid w:val="00C70FEB"/>
    <w:rsid w:val="00C71596"/>
    <w:rsid w:val="00C71788"/>
    <w:rsid w:val="00C7183F"/>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53"/>
    <w:rsid w:val="00C81E96"/>
    <w:rsid w:val="00C81FF3"/>
    <w:rsid w:val="00C82091"/>
    <w:rsid w:val="00C821D7"/>
    <w:rsid w:val="00C82941"/>
    <w:rsid w:val="00C829A8"/>
    <w:rsid w:val="00C82D4D"/>
    <w:rsid w:val="00C82E02"/>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C67"/>
    <w:rsid w:val="00C97D9A"/>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826"/>
    <w:rsid w:val="00CA2922"/>
    <w:rsid w:val="00CA30BE"/>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B9D"/>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45D"/>
    <w:rsid w:val="00CB36B9"/>
    <w:rsid w:val="00CB37CA"/>
    <w:rsid w:val="00CB38F7"/>
    <w:rsid w:val="00CB487A"/>
    <w:rsid w:val="00CB49D5"/>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C7C"/>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3E66"/>
    <w:rsid w:val="00CD42C9"/>
    <w:rsid w:val="00CD4912"/>
    <w:rsid w:val="00CD4A28"/>
    <w:rsid w:val="00CD4CCF"/>
    <w:rsid w:val="00CD504A"/>
    <w:rsid w:val="00CD605B"/>
    <w:rsid w:val="00CD6353"/>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C2"/>
    <w:rsid w:val="00CE67D6"/>
    <w:rsid w:val="00CE69D2"/>
    <w:rsid w:val="00CE69E9"/>
    <w:rsid w:val="00CE6A3E"/>
    <w:rsid w:val="00CE6BE5"/>
    <w:rsid w:val="00CE6C57"/>
    <w:rsid w:val="00CE7263"/>
    <w:rsid w:val="00CE72DD"/>
    <w:rsid w:val="00CE72DF"/>
    <w:rsid w:val="00CE74C8"/>
    <w:rsid w:val="00CE758E"/>
    <w:rsid w:val="00CE7762"/>
    <w:rsid w:val="00CE77DA"/>
    <w:rsid w:val="00CE77F8"/>
    <w:rsid w:val="00CE78BA"/>
    <w:rsid w:val="00CE78BD"/>
    <w:rsid w:val="00CF02AE"/>
    <w:rsid w:val="00CF0411"/>
    <w:rsid w:val="00CF047E"/>
    <w:rsid w:val="00CF0587"/>
    <w:rsid w:val="00CF0673"/>
    <w:rsid w:val="00CF0832"/>
    <w:rsid w:val="00CF084B"/>
    <w:rsid w:val="00CF0BE5"/>
    <w:rsid w:val="00CF0D5A"/>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AC7"/>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56C"/>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D41"/>
    <w:rsid w:val="00D33E1F"/>
    <w:rsid w:val="00D3431D"/>
    <w:rsid w:val="00D3435F"/>
    <w:rsid w:val="00D344E2"/>
    <w:rsid w:val="00D34BDB"/>
    <w:rsid w:val="00D34FD3"/>
    <w:rsid w:val="00D35258"/>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52"/>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BA8"/>
    <w:rsid w:val="00D80D50"/>
    <w:rsid w:val="00D80E5F"/>
    <w:rsid w:val="00D8106D"/>
    <w:rsid w:val="00D8117A"/>
    <w:rsid w:val="00D81203"/>
    <w:rsid w:val="00D812AC"/>
    <w:rsid w:val="00D81357"/>
    <w:rsid w:val="00D816E5"/>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44"/>
    <w:rsid w:val="00D869CE"/>
    <w:rsid w:val="00D86D15"/>
    <w:rsid w:val="00D86FDA"/>
    <w:rsid w:val="00D87061"/>
    <w:rsid w:val="00D870E0"/>
    <w:rsid w:val="00D870E1"/>
    <w:rsid w:val="00D874E9"/>
    <w:rsid w:val="00D879E5"/>
    <w:rsid w:val="00D90000"/>
    <w:rsid w:val="00D9017D"/>
    <w:rsid w:val="00D901CE"/>
    <w:rsid w:val="00D904FD"/>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A3"/>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AE8"/>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1A"/>
    <w:rsid w:val="00DA3B33"/>
    <w:rsid w:val="00DA411B"/>
    <w:rsid w:val="00DA4396"/>
    <w:rsid w:val="00DA464B"/>
    <w:rsid w:val="00DA46AF"/>
    <w:rsid w:val="00DA47ED"/>
    <w:rsid w:val="00DA4A76"/>
    <w:rsid w:val="00DA4DB4"/>
    <w:rsid w:val="00DA4FD2"/>
    <w:rsid w:val="00DA5675"/>
    <w:rsid w:val="00DA590E"/>
    <w:rsid w:val="00DA615E"/>
    <w:rsid w:val="00DA6466"/>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C29"/>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34"/>
    <w:rsid w:val="00DE09D0"/>
    <w:rsid w:val="00DE12CC"/>
    <w:rsid w:val="00DE1A9B"/>
    <w:rsid w:val="00DE1C3A"/>
    <w:rsid w:val="00DE1DA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3B"/>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1FC0"/>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BFA"/>
    <w:rsid w:val="00E10CDE"/>
    <w:rsid w:val="00E10CEF"/>
    <w:rsid w:val="00E10DB3"/>
    <w:rsid w:val="00E10E91"/>
    <w:rsid w:val="00E110A8"/>
    <w:rsid w:val="00E11318"/>
    <w:rsid w:val="00E11584"/>
    <w:rsid w:val="00E118E1"/>
    <w:rsid w:val="00E11FE6"/>
    <w:rsid w:val="00E121AE"/>
    <w:rsid w:val="00E12649"/>
    <w:rsid w:val="00E12910"/>
    <w:rsid w:val="00E12BA4"/>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D3D"/>
    <w:rsid w:val="00E17F8C"/>
    <w:rsid w:val="00E20233"/>
    <w:rsid w:val="00E2084A"/>
    <w:rsid w:val="00E20AB1"/>
    <w:rsid w:val="00E20D78"/>
    <w:rsid w:val="00E2123C"/>
    <w:rsid w:val="00E2138A"/>
    <w:rsid w:val="00E2153C"/>
    <w:rsid w:val="00E21DC1"/>
    <w:rsid w:val="00E2210E"/>
    <w:rsid w:val="00E22778"/>
    <w:rsid w:val="00E22CD1"/>
    <w:rsid w:val="00E2307A"/>
    <w:rsid w:val="00E23099"/>
    <w:rsid w:val="00E2347B"/>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27F15"/>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3E0"/>
    <w:rsid w:val="00E34924"/>
    <w:rsid w:val="00E3552B"/>
    <w:rsid w:val="00E359DA"/>
    <w:rsid w:val="00E35C3D"/>
    <w:rsid w:val="00E35D57"/>
    <w:rsid w:val="00E361A5"/>
    <w:rsid w:val="00E361E0"/>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5B"/>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6F33"/>
    <w:rsid w:val="00E578D5"/>
    <w:rsid w:val="00E57A65"/>
    <w:rsid w:val="00E57B45"/>
    <w:rsid w:val="00E602AA"/>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13C"/>
    <w:rsid w:val="00E75696"/>
    <w:rsid w:val="00E7601D"/>
    <w:rsid w:val="00E76E8B"/>
    <w:rsid w:val="00E77044"/>
    <w:rsid w:val="00E7717C"/>
    <w:rsid w:val="00E776ED"/>
    <w:rsid w:val="00E77C6F"/>
    <w:rsid w:val="00E802F2"/>
    <w:rsid w:val="00E80346"/>
    <w:rsid w:val="00E80B4B"/>
    <w:rsid w:val="00E80C91"/>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A23"/>
    <w:rsid w:val="00E86BA2"/>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18BC"/>
    <w:rsid w:val="00E91ECE"/>
    <w:rsid w:val="00E92077"/>
    <w:rsid w:val="00E92210"/>
    <w:rsid w:val="00E922A0"/>
    <w:rsid w:val="00E92314"/>
    <w:rsid w:val="00E92428"/>
    <w:rsid w:val="00E92685"/>
    <w:rsid w:val="00E9270E"/>
    <w:rsid w:val="00E92BCD"/>
    <w:rsid w:val="00E92E88"/>
    <w:rsid w:val="00E92F71"/>
    <w:rsid w:val="00E93171"/>
    <w:rsid w:val="00E937AC"/>
    <w:rsid w:val="00E939D5"/>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060"/>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599A"/>
    <w:rsid w:val="00EB6136"/>
    <w:rsid w:val="00EB616A"/>
    <w:rsid w:val="00EB61BE"/>
    <w:rsid w:val="00EB62A7"/>
    <w:rsid w:val="00EB6529"/>
    <w:rsid w:val="00EB696D"/>
    <w:rsid w:val="00EB6C92"/>
    <w:rsid w:val="00EB6E01"/>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62"/>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144"/>
    <w:rsid w:val="00ED2814"/>
    <w:rsid w:val="00ED2CD5"/>
    <w:rsid w:val="00ED3BC7"/>
    <w:rsid w:val="00ED407F"/>
    <w:rsid w:val="00ED44F4"/>
    <w:rsid w:val="00ED4535"/>
    <w:rsid w:val="00ED464F"/>
    <w:rsid w:val="00ED4954"/>
    <w:rsid w:val="00ED4D53"/>
    <w:rsid w:val="00ED4EAD"/>
    <w:rsid w:val="00ED5243"/>
    <w:rsid w:val="00ED5315"/>
    <w:rsid w:val="00ED5370"/>
    <w:rsid w:val="00ED567C"/>
    <w:rsid w:val="00ED59AD"/>
    <w:rsid w:val="00ED59D2"/>
    <w:rsid w:val="00ED5A41"/>
    <w:rsid w:val="00ED5FD9"/>
    <w:rsid w:val="00ED634B"/>
    <w:rsid w:val="00ED63D5"/>
    <w:rsid w:val="00ED65AB"/>
    <w:rsid w:val="00ED67A6"/>
    <w:rsid w:val="00ED686F"/>
    <w:rsid w:val="00ED6964"/>
    <w:rsid w:val="00ED6D33"/>
    <w:rsid w:val="00ED6F2E"/>
    <w:rsid w:val="00ED7006"/>
    <w:rsid w:val="00ED759C"/>
    <w:rsid w:val="00ED7704"/>
    <w:rsid w:val="00ED77B9"/>
    <w:rsid w:val="00ED7DD7"/>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4A27"/>
    <w:rsid w:val="00EE5344"/>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45"/>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5B4"/>
    <w:rsid w:val="00F03AD0"/>
    <w:rsid w:val="00F03C98"/>
    <w:rsid w:val="00F042E7"/>
    <w:rsid w:val="00F04B27"/>
    <w:rsid w:val="00F04B62"/>
    <w:rsid w:val="00F04DDB"/>
    <w:rsid w:val="00F04EB5"/>
    <w:rsid w:val="00F053E0"/>
    <w:rsid w:val="00F0583D"/>
    <w:rsid w:val="00F05850"/>
    <w:rsid w:val="00F05BEA"/>
    <w:rsid w:val="00F05C53"/>
    <w:rsid w:val="00F05C93"/>
    <w:rsid w:val="00F061EC"/>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618"/>
    <w:rsid w:val="00F12773"/>
    <w:rsid w:val="00F12B0C"/>
    <w:rsid w:val="00F12BA1"/>
    <w:rsid w:val="00F12D1B"/>
    <w:rsid w:val="00F1334D"/>
    <w:rsid w:val="00F13E6C"/>
    <w:rsid w:val="00F1405E"/>
    <w:rsid w:val="00F149A3"/>
    <w:rsid w:val="00F14D91"/>
    <w:rsid w:val="00F1512E"/>
    <w:rsid w:val="00F15136"/>
    <w:rsid w:val="00F15211"/>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48"/>
    <w:rsid w:val="00F2635A"/>
    <w:rsid w:val="00F26A86"/>
    <w:rsid w:val="00F270AB"/>
    <w:rsid w:val="00F2714C"/>
    <w:rsid w:val="00F27785"/>
    <w:rsid w:val="00F27D1F"/>
    <w:rsid w:val="00F27E14"/>
    <w:rsid w:val="00F30354"/>
    <w:rsid w:val="00F3083B"/>
    <w:rsid w:val="00F30A65"/>
    <w:rsid w:val="00F30C56"/>
    <w:rsid w:val="00F312C9"/>
    <w:rsid w:val="00F32240"/>
    <w:rsid w:val="00F328AC"/>
    <w:rsid w:val="00F32AE1"/>
    <w:rsid w:val="00F33321"/>
    <w:rsid w:val="00F3346F"/>
    <w:rsid w:val="00F33587"/>
    <w:rsid w:val="00F34036"/>
    <w:rsid w:val="00F34134"/>
    <w:rsid w:val="00F34608"/>
    <w:rsid w:val="00F346FE"/>
    <w:rsid w:val="00F34803"/>
    <w:rsid w:val="00F34EE7"/>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9A"/>
    <w:rsid w:val="00F467E2"/>
    <w:rsid w:val="00F46841"/>
    <w:rsid w:val="00F46E07"/>
    <w:rsid w:val="00F470BE"/>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579"/>
    <w:rsid w:val="00F5397A"/>
    <w:rsid w:val="00F53BCC"/>
    <w:rsid w:val="00F53C47"/>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280"/>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1E"/>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03E"/>
    <w:rsid w:val="00F7535C"/>
    <w:rsid w:val="00F75465"/>
    <w:rsid w:val="00F75F5D"/>
    <w:rsid w:val="00F7643A"/>
    <w:rsid w:val="00F765A8"/>
    <w:rsid w:val="00F765DD"/>
    <w:rsid w:val="00F767F3"/>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076"/>
    <w:rsid w:val="00F84718"/>
    <w:rsid w:val="00F84B76"/>
    <w:rsid w:val="00F84B84"/>
    <w:rsid w:val="00F84E3A"/>
    <w:rsid w:val="00F84FB3"/>
    <w:rsid w:val="00F851D2"/>
    <w:rsid w:val="00F85363"/>
    <w:rsid w:val="00F85404"/>
    <w:rsid w:val="00F854AE"/>
    <w:rsid w:val="00F8564D"/>
    <w:rsid w:val="00F85683"/>
    <w:rsid w:val="00F858E7"/>
    <w:rsid w:val="00F86082"/>
    <w:rsid w:val="00F861F4"/>
    <w:rsid w:val="00F868CC"/>
    <w:rsid w:val="00F86AD0"/>
    <w:rsid w:val="00F86CAE"/>
    <w:rsid w:val="00F86EE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92B"/>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2F47"/>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5FDF"/>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89"/>
    <w:rsid w:val="00FC7B99"/>
    <w:rsid w:val="00FC7CAA"/>
    <w:rsid w:val="00FC7F78"/>
    <w:rsid w:val="00FD0C06"/>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41"/>
    <w:rsid w:val="00FD7F93"/>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798"/>
    <w:rsid w:val="00FE3987"/>
    <w:rsid w:val="00FE3A4E"/>
    <w:rsid w:val="00FE3A6E"/>
    <w:rsid w:val="00FE424C"/>
    <w:rsid w:val="00FE4293"/>
    <w:rsid w:val="00FE4EBA"/>
    <w:rsid w:val="00FE53B0"/>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206E"/>
    <w:rsid w:val="00FF2458"/>
    <w:rsid w:val="00FF2AAF"/>
    <w:rsid w:val="00FF340C"/>
    <w:rsid w:val="00FF34C9"/>
    <w:rsid w:val="00FF4488"/>
    <w:rsid w:val="00FF46BD"/>
    <w:rsid w:val="00FF4D2A"/>
    <w:rsid w:val="00FF5118"/>
    <w:rsid w:val="00FF5590"/>
    <w:rsid w:val="00FF57E1"/>
    <w:rsid w:val="00FF58B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68"/>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 w:type="character" w:customStyle="1" w:styleId="apple-converted-space">
    <w:name w:val="apple-converted-space"/>
    <w:basedOn w:val="DefaultParagraphFont"/>
    <w:rsid w:val="00660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143422">
      <w:bodyDiv w:val="1"/>
      <w:marLeft w:val="0"/>
      <w:marRight w:val="0"/>
      <w:marTop w:val="0"/>
      <w:marBottom w:val="0"/>
      <w:divBdr>
        <w:top w:val="none" w:sz="0" w:space="0" w:color="auto"/>
        <w:left w:val="none" w:sz="0" w:space="0" w:color="auto"/>
        <w:bottom w:val="none" w:sz="0" w:space="0" w:color="auto"/>
        <w:right w:val="none" w:sz="0" w:space="0" w:color="auto"/>
      </w:divBdr>
      <w:divsChild>
        <w:div w:id="1920750412">
          <w:marLeft w:val="0"/>
          <w:marRight w:val="0"/>
          <w:marTop w:val="0"/>
          <w:marBottom w:val="0"/>
          <w:divBdr>
            <w:top w:val="none" w:sz="0" w:space="0" w:color="auto"/>
            <w:left w:val="none" w:sz="0" w:space="0" w:color="auto"/>
            <w:bottom w:val="none" w:sz="0" w:space="0" w:color="auto"/>
            <w:right w:val="none" w:sz="0" w:space="0" w:color="auto"/>
          </w:divBdr>
        </w:div>
        <w:div w:id="446776560">
          <w:marLeft w:val="0"/>
          <w:marRight w:val="0"/>
          <w:marTop w:val="0"/>
          <w:marBottom w:val="0"/>
          <w:divBdr>
            <w:top w:val="none" w:sz="0" w:space="0" w:color="auto"/>
            <w:left w:val="none" w:sz="0" w:space="0" w:color="auto"/>
            <w:bottom w:val="none" w:sz="0" w:space="0" w:color="auto"/>
            <w:right w:val="none" w:sz="0" w:space="0" w:color="auto"/>
          </w:divBdr>
        </w:div>
        <w:div w:id="1513570267">
          <w:marLeft w:val="0"/>
          <w:marRight w:val="0"/>
          <w:marTop w:val="0"/>
          <w:marBottom w:val="0"/>
          <w:divBdr>
            <w:top w:val="none" w:sz="0" w:space="0" w:color="auto"/>
            <w:left w:val="none" w:sz="0" w:space="0" w:color="auto"/>
            <w:bottom w:val="none" w:sz="0" w:space="0" w:color="auto"/>
            <w:right w:val="none" w:sz="0" w:space="0" w:color="auto"/>
          </w:divBdr>
        </w:div>
      </w:divsChild>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1750</Words>
  <Characters>6697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9-21T01:29:00Z</dcterms:created>
  <dcterms:modified xsi:type="dcterms:W3CDTF">2023-09-2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5Jmjd8hp"/&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